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1D96" w:rsidRDefault="00BB2BEA" w:rsidP="00013312">
      <w:pPr>
        <w:pStyle w:val="Title"/>
        <w:framePr w:h="1678" w:hRule="exact" w:wrap="notBeside" w:y="5"/>
      </w:pPr>
      <w:r>
        <w:rPr>
          <w:noProof/>
        </w:rPr>
        <w:drawing>
          <wp:anchor distT="0" distB="0" distL="114300" distR="114300" simplePos="0" relativeHeight="251660800" behindDoc="0" locked="0" layoutInCell="1" allowOverlap="1">
            <wp:simplePos x="0" y="0"/>
            <wp:positionH relativeFrom="column">
              <wp:posOffset>6682740</wp:posOffset>
            </wp:positionH>
            <wp:positionV relativeFrom="paragraph">
              <wp:posOffset>525780</wp:posOffset>
            </wp:positionV>
            <wp:extent cx="518160" cy="1028700"/>
            <wp:effectExtent l="19050" t="0" r="0" b="0"/>
            <wp:wrapNone/>
            <wp:docPr id="3" name="Picture 4" descr="C:\Users\Desa Tontalete\Desktop\FOTO BLT\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sa Tontalete\Desktop\FOTO BLT\Capture.PNG"/>
                    <pic:cNvPicPr>
                      <a:picLocks noChangeAspect="1" noChangeArrowheads="1"/>
                    </pic:cNvPicPr>
                  </pic:nvPicPr>
                  <pic:blipFill>
                    <a:blip r:embed="rId8"/>
                    <a:srcRect/>
                    <a:stretch>
                      <a:fillRect/>
                    </a:stretch>
                  </pic:blipFill>
                  <pic:spPr bwMode="auto">
                    <a:xfrm>
                      <a:off x="0" y="0"/>
                      <a:ext cx="518160" cy="1028700"/>
                    </a:xfrm>
                    <a:prstGeom prst="rect">
                      <a:avLst/>
                    </a:prstGeom>
                    <a:noFill/>
                    <a:ln w="9525">
                      <a:noFill/>
                      <a:miter lim="800000"/>
                      <a:headEnd/>
                      <a:tailEnd/>
                    </a:ln>
                  </pic:spPr>
                </pic:pic>
              </a:graphicData>
            </a:graphic>
          </wp:anchor>
        </w:drawing>
      </w:r>
      <w:r w:rsidR="009C46C2">
        <w:t>Digital Village Development Planning In Kauditan I</w:t>
      </w:r>
    </w:p>
    <w:p w:rsidR="00E97402" w:rsidRPr="002F2125" w:rsidRDefault="009C46C2" w:rsidP="00013312">
      <w:pPr>
        <w:pStyle w:val="Title"/>
        <w:framePr w:h="1678" w:hRule="exact" w:wrap="notBeside" w:y="5"/>
        <w:rPr>
          <w:color w:val="000000" w:themeColor="text1"/>
          <w:sz w:val="24"/>
          <w:szCs w:val="24"/>
        </w:rPr>
      </w:pPr>
      <w:r w:rsidRPr="002F2125">
        <w:rPr>
          <w:color w:val="000000" w:themeColor="text1"/>
          <w:sz w:val="24"/>
          <w:szCs w:val="24"/>
        </w:rPr>
        <w:t>Perencanaan Pengembangan Desa Digital Di Kauditan I</w:t>
      </w:r>
    </w:p>
    <w:p w:rsidR="00193865" w:rsidRDefault="00950FE5" w:rsidP="00013312">
      <w:pPr>
        <w:pStyle w:val="Authors"/>
        <w:framePr w:h="1411" w:hRule="exact" w:wrap="notBeside" w:x="1545" w:y="1946"/>
        <w:spacing w:after="0"/>
      </w:pPr>
      <w:r>
        <w:t>Anan</w:t>
      </w:r>
      <w:r w:rsidR="009C46C2">
        <w:t>do Archie Alexander Pangemanan</w:t>
      </w:r>
      <w:r w:rsidR="00193865">
        <w:rPr>
          <w:lang w:val="id-ID"/>
        </w:rPr>
        <w:t xml:space="preserve">, </w:t>
      </w:r>
      <w:r w:rsidR="009C46C2">
        <w:t>Stanley D. S. Karouw</w:t>
      </w:r>
      <w:r w:rsidR="00193865">
        <w:rPr>
          <w:lang w:val="id-ID"/>
        </w:rPr>
        <w:t xml:space="preserve">, </w:t>
      </w:r>
      <w:r w:rsidR="009C46C2">
        <w:t>Yaulie Deo Y. Rindengan</w:t>
      </w:r>
    </w:p>
    <w:p w:rsidR="00193865" w:rsidRDefault="00193865" w:rsidP="00013312">
      <w:pPr>
        <w:pStyle w:val="Authors"/>
        <w:framePr w:h="1411" w:hRule="exact" w:wrap="notBeside" w:x="1545" w:y="1946"/>
        <w:spacing w:after="0"/>
        <w:ind w:left="-142" w:right="-142"/>
      </w:pPr>
      <w:r>
        <w:t>Dept. of Electrical Engineering,</w:t>
      </w:r>
      <w:r>
        <w:rPr>
          <w:lang w:val="id-ID"/>
        </w:rPr>
        <w:t xml:space="preserve"> Sam Ratulangi</w:t>
      </w:r>
      <w:r>
        <w:t xml:space="preserve"> University</w:t>
      </w:r>
      <w:r>
        <w:rPr>
          <w:lang w:val="id-ID"/>
        </w:rPr>
        <w:t xml:space="preserve"> Manado</w:t>
      </w:r>
      <w:r>
        <w:t xml:space="preserve">, </w:t>
      </w:r>
      <w:r>
        <w:rPr>
          <w:lang w:val="id-ID"/>
        </w:rPr>
        <w:t xml:space="preserve">Kampus Bahu </w:t>
      </w:r>
      <w:r>
        <w:t>St.</w:t>
      </w:r>
      <w:r>
        <w:rPr>
          <w:lang w:val="id-ID"/>
        </w:rPr>
        <w:t>, 95115</w:t>
      </w:r>
      <w:r>
        <w:t>, Indonesia</w:t>
      </w:r>
    </w:p>
    <w:p w:rsidR="00193865" w:rsidRDefault="002F2125" w:rsidP="00013312">
      <w:pPr>
        <w:pStyle w:val="Authors"/>
        <w:framePr w:h="1411" w:hRule="exact" w:wrap="notBeside" w:x="1545" w:y="1946"/>
        <w:spacing w:after="0"/>
        <w:rPr>
          <w:rStyle w:val="MemberType"/>
          <w:i w:val="0"/>
        </w:rPr>
      </w:pPr>
      <w:r>
        <w:t>e-mails   :16021106101@student.unsrat.ac.id</w:t>
      </w:r>
    </w:p>
    <w:p w:rsidR="00E97402" w:rsidRPr="002F2125" w:rsidRDefault="00193865" w:rsidP="00013312">
      <w:pPr>
        <w:pStyle w:val="Authors"/>
        <w:framePr w:h="1411" w:hRule="exact" w:wrap="notBeside" w:x="1545" w:y="1946"/>
        <w:spacing w:after="0"/>
      </w:pPr>
      <w:r>
        <w:rPr>
          <w:rStyle w:val="MemberType"/>
          <w:i w:val="0"/>
        </w:rPr>
        <w:t xml:space="preserve">Received: [date]; revised: [date]; accepted: [date] </w:t>
      </w:r>
    </w:p>
    <w:p w:rsidR="00E97402" w:rsidRPr="00AE0BD9" w:rsidRDefault="00BB2BEA" w:rsidP="00AE0BD9">
      <w:pPr>
        <w:pStyle w:val="Abstract"/>
      </w:pPr>
      <w:r>
        <w:rPr>
          <w:i/>
          <w:iCs/>
          <w:noProof/>
        </w:rPr>
        <w:drawing>
          <wp:anchor distT="0" distB="0" distL="114300" distR="114300" simplePos="0" relativeHeight="251659776" behindDoc="0" locked="0" layoutInCell="1" allowOverlap="1">
            <wp:simplePos x="0" y="0"/>
            <wp:positionH relativeFrom="column">
              <wp:posOffset>-369570</wp:posOffset>
            </wp:positionH>
            <wp:positionV relativeFrom="paragraph">
              <wp:posOffset>0</wp:posOffset>
            </wp:positionV>
            <wp:extent cx="694055" cy="685800"/>
            <wp:effectExtent l="19050" t="0" r="0" b="0"/>
            <wp:wrapNone/>
            <wp:docPr id="1" name="Picture 1" descr="C:\Users\Desa Tontalete\AppData\Local\Microsoft\Windows\Temporary Internet Files\Content.Word\QRscan Stanley Karou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sa Tontalete\AppData\Local\Microsoft\Windows\Temporary Internet Files\Content.Word\QRscan Stanley Karouw.jpg"/>
                    <pic:cNvPicPr>
                      <a:picLocks noChangeAspect="1" noChangeArrowheads="1"/>
                    </pic:cNvPicPr>
                  </pic:nvPicPr>
                  <pic:blipFill>
                    <a:blip r:embed="rId9" cstate="print"/>
                    <a:srcRect/>
                    <a:stretch>
                      <a:fillRect/>
                    </a:stretch>
                  </pic:blipFill>
                  <pic:spPr bwMode="auto">
                    <a:xfrm>
                      <a:off x="0" y="0"/>
                      <a:ext cx="694055" cy="685800"/>
                    </a:xfrm>
                    <a:prstGeom prst="rect">
                      <a:avLst/>
                    </a:prstGeom>
                    <a:noFill/>
                    <a:ln w="9525">
                      <a:noFill/>
                      <a:miter lim="800000"/>
                      <a:headEnd/>
                      <a:tailEnd/>
                    </a:ln>
                  </pic:spPr>
                </pic:pic>
              </a:graphicData>
            </a:graphic>
          </wp:anchor>
        </w:drawing>
      </w:r>
      <w:r w:rsidR="00E97402">
        <w:rPr>
          <w:i/>
          <w:iCs/>
        </w:rPr>
        <w:t>Abstract</w:t>
      </w:r>
      <w:r w:rsidR="00E97402">
        <w:t>—</w:t>
      </w:r>
      <w:r w:rsidR="009C46C2">
        <w:t>The digital village is a program that implements a government service system concept, community service, and community empowerment based on the use of information technology. In a digital village, public services will be digital by being connected via a wireless network. Digital services will encourage the improvement of public services in villages and make it easier for village governments to evaluate and improve services with databases that will later be owned. The purpose of this research is to develop an android-based mobile correspondence application. This research uses the Prototype model method with the development process covering several stages. the stages for a prototyping are identifying user needs, developing a prototype, determining whether the prototype is accept</w:t>
      </w:r>
      <w:r w:rsidR="00AE0BD9">
        <w:t xml:space="preserve">able, using the prototype. </w:t>
      </w:r>
      <w:r w:rsidR="009C46C2">
        <w:t>The final result obtained from this research is in the form of a product, namely an android mobile application for making correspondence for the Kauditan I community. The letter development application has been created by connecting the Kauditan I Digital Village website with an android application using the android webview system.</w:t>
      </w:r>
    </w:p>
    <w:p w:rsidR="00E97402" w:rsidRPr="009C46C2" w:rsidRDefault="001C079D" w:rsidP="009C46C2">
      <w:pPr>
        <w:pStyle w:val="IndexTerms"/>
      </w:pPr>
      <w:bookmarkStart w:id="0" w:name="PointTmp"/>
      <w:r>
        <w:rPr>
          <w:i/>
          <w:iCs/>
        </w:rPr>
        <w:t>Key words</w:t>
      </w:r>
      <w:r w:rsidR="009940F9">
        <w:t>—</w:t>
      </w:r>
      <w:r w:rsidR="009C46C2" w:rsidRPr="009C46C2">
        <w:t>Android; Digital; Mobile; Village; Website;</w:t>
      </w:r>
    </w:p>
    <w:p w:rsidR="00E75B29" w:rsidRDefault="00E75B29" w:rsidP="00E75B29"/>
    <w:p w:rsidR="00E75B29" w:rsidRPr="00AE0BD9" w:rsidRDefault="003F4488" w:rsidP="00AE0BD9">
      <w:pPr>
        <w:pStyle w:val="Abstract"/>
        <w:rPr>
          <w:lang w:val="id-ID"/>
        </w:rPr>
      </w:pPr>
      <w:r>
        <w:rPr>
          <w:i/>
          <w:iCs/>
        </w:rPr>
        <w:t>Abstrak</w:t>
      </w:r>
      <w:r w:rsidR="00E75B29">
        <w:t>—</w:t>
      </w:r>
      <w:r w:rsidR="009C46C2" w:rsidRPr="009C46C2">
        <w:rPr>
          <w:lang w:val="id-ID"/>
        </w:rPr>
        <w:t>Desa digital merupakan konsep program yang menerapkan sistem pelayanan pemerintahan, pelayanan masyarakat, dan pemberdayaan masyarakat berbasis pemanfaatan teknologi informasi. Dalam desa digital, pelayanan publik akan bersifat digital dengan terkoneksi melalui jaringan nirkabel. Pelayanan yang bersifat digital akan mendorong peningkatan layanan publik di desa-desa dan mempermudah perangkat desa untuk melakukan evaluasi dan perbaikan layanan dengan basis data yang nantinya dimiliki. Tujuan dari penelitian ini yaitu, mengembangkan aplikasi pembuatan surat menyurat berbasis mobile android. Penelitian ini menggunakan metode model Prototype dengan proses pengembangan meliputi beberapa tahapan, yaitu Mengidentifikasi kebutuhan pengguna, Mengembangkan prototype, Menentukan apakah prototype dapat d</w:t>
      </w:r>
      <w:r w:rsidR="00AE0BD9">
        <w:rPr>
          <w:lang w:val="id-ID"/>
        </w:rPr>
        <w:t>iterima, Menggunakan prototype.</w:t>
      </w:r>
      <w:r w:rsidR="009C46C2" w:rsidRPr="009C46C2">
        <w:rPr>
          <w:lang w:val="id-ID"/>
        </w:rPr>
        <w:t>Hasil akhir yang diperoleh dari penelitian ini berupa produk, yakni aplikasi mobile android pembuatan surat menyurat untuk masyarakat Kauditan I. Aplikasi pengembangan surat telah dibuat dengan cara menghubungkan website Desa Digital Kauditan I dengan aplikasi android menggunakan sistem android webview</w:t>
      </w:r>
    </w:p>
    <w:p w:rsidR="009B4E66" w:rsidRPr="00AE0BD9" w:rsidRDefault="00E75B29" w:rsidP="00AE0BD9">
      <w:pPr>
        <w:pStyle w:val="IndexTerms"/>
      </w:pPr>
      <w:r>
        <w:rPr>
          <w:i/>
          <w:iCs/>
        </w:rPr>
        <w:t xml:space="preserve">Kata kunci </w:t>
      </w:r>
      <w:r>
        <w:t xml:space="preserve">— </w:t>
      </w:r>
      <w:r w:rsidR="009C46C2" w:rsidRPr="009C46C2">
        <w:rPr>
          <w:lang w:val="id-ID"/>
        </w:rPr>
        <w:t>Android; Digital; Seluler; Desa; Situs web;</w:t>
      </w:r>
    </w:p>
    <w:bookmarkEnd w:id="0"/>
    <w:p w:rsidR="00054F4B" w:rsidRPr="009B4E66" w:rsidRDefault="00FB7BA8" w:rsidP="00054F4B">
      <w:pPr>
        <w:pStyle w:val="Heading1"/>
        <w:rPr>
          <w:sz w:val="16"/>
          <w:szCs w:val="16"/>
          <w:lang w:val="id-ID"/>
        </w:rPr>
      </w:pPr>
      <w:r>
        <w:rPr>
          <w:lang w:val="id-ID"/>
        </w:rPr>
        <w:t>P</w:t>
      </w:r>
      <w:r w:rsidR="00FE2939">
        <w:rPr>
          <w:lang w:val="id-ID"/>
        </w:rPr>
        <w:t>endahuluan</w:t>
      </w:r>
    </w:p>
    <w:p w:rsidR="00054F4B" w:rsidRDefault="00012A90" w:rsidP="00590D4B">
      <w:pPr>
        <w:jc w:val="both"/>
        <w:rPr>
          <w:lang w:val="id-ID"/>
        </w:rPr>
      </w:pPr>
      <w:r>
        <w:rPr>
          <w:noProof/>
        </w:rPr>
        <w:drawing>
          <wp:anchor distT="0" distB="0" distL="114300" distR="114300" simplePos="0" relativeHeight="251662848" behindDoc="0" locked="0" layoutInCell="1" allowOverlap="1">
            <wp:simplePos x="0" y="0"/>
            <wp:positionH relativeFrom="column">
              <wp:posOffset>5928360</wp:posOffset>
            </wp:positionH>
            <wp:positionV relativeFrom="paragraph">
              <wp:posOffset>-8308340</wp:posOffset>
            </wp:positionV>
            <wp:extent cx="518160" cy="1028700"/>
            <wp:effectExtent l="19050" t="0" r="0" b="0"/>
            <wp:wrapNone/>
            <wp:docPr id="15" name="Picture 2" descr="C:\Users\Desa Tontalete\Desktop\FOTO BLT\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sa Tontalete\Desktop\FOTO BLT\Capture.PNG"/>
                    <pic:cNvPicPr>
                      <a:picLocks noChangeAspect="1" noChangeArrowheads="1"/>
                    </pic:cNvPicPr>
                  </pic:nvPicPr>
                  <pic:blipFill>
                    <a:blip r:embed="rId8"/>
                    <a:srcRect/>
                    <a:stretch>
                      <a:fillRect/>
                    </a:stretch>
                  </pic:blipFill>
                  <pic:spPr bwMode="auto">
                    <a:xfrm>
                      <a:off x="0" y="0"/>
                      <a:ext cx="518160" cy="1028700"/>
                    </a:xfrm>
                    <a:prstGeom prst="rect">
                      <a:avLst/>
                    </a:prstGeom>
                    <a:noFill/>
                    <a:ln w="9525">
                      <a:noFill/>
                      <a:miter lim="800000"/>
                      <a:headEnd/>
                      <a:tailEnd/>
                    </a:ln>
                  </pic:spPr>
                </pic:pic>
              </a:graphicData>
            </a:graphic>
          </wp:anchor>
        </w:drawing>
      </w:r>
      <w:r w:rsidR="00054F4B" w:rsidRPr="00054F4B">
        <w:rPr>
          <w:lang w:val="id-ID"/>
        </w:rPr>
        <w:t>Desa merupakan salah satu unsur penting dalam pemerintahan, karena perkembangan suatu negara dimulai dari unsur terkecilnya yaitu desa, oleh karena itu desa harus mengikuti perkembangan zaman agar bisa terus berkembang menuju ke arah yang lebih bai</w:t>
      </w:r>
      <w:r w:rsidR="003B2CF8">
        <w:rPr>
          <w:lang w:val="id-ID"/>
        </w:rPr>
        <w:t xml:space="preserve">k </w:t>
      </w:r>
      <w:r w:rsidR="00BF5CF6">
        <w:rPr>
          <w:lang w:val="id-ID"/>
        </w:rPr>
        <w:fldChar w:fldCharType="begin" w:fldLock="1"/>
      </w:r>
      <w:r w:rsidR="003B2CF8">
        <w:rPr>
          <w:lang w:val="id-ID"/>
        </w:rPr>
        <w:instrText>ADDIN CSL_CITATION {"citationItems":[{"id":"ITEM-1","itemData":{"ISBN":"9786026105349","abstract":"Page 1. PENULIS: DESA CERDAS : Dr. Erwan Agus Purwanto Dr. Dedy Permadi EDITOR: MONOGRAF SERI LITERASI DIGITAL KEMENDESA PDTT Page 2. DESA CERDAS : Page 3. TRANSFORMASI KEBIJAKAN DAN PEMBANGUNAN DESA …","author":[{"dropping-particle":"","family":"Purwanto","given":"E A","non-dropping-particle":"","parse-names":false,"suffix":""},{"dropping-particle":"","family":"Permadi","given":"D","non-dropping-particle":"","parse-names":false,"suffix":""}],"container-title":"Researchgate.Net","id":"ITEM-1","issued":{"date-parts":[["0"]]},"title":"Desa Cerdas","type":"book"},"uris":["http://www.mendeley.com/documents/?uuid=3bd699b6-41bc-436a-97a9-4d23813910ea"]}],"mendeley":{"formattedCitation":"[1]","plainTextFormattedCitation":"[1]","previouslyFormattedCitation":"[1]"},"properties":{"noteIndex":0},"schema":"https://github.com/citation-style-language/schema/raw/master/csl-citation.json"}</w:instrText>
      </w:r>
      <w:r w:rsidR="00BF5CF6">
        <w:rPr>
          <w:lang w:val="id-ID"/>
        </w:rPr>
        <w:fldChar w:fldCharType="separate"/>
      </w:r>
      <w:r w:rsidR="003B2CF8" w:rsidRPr="003B2CF8">
        <w:rPr>
          <w:noProof/>
          <w:lang w:val="id-ID"/>
        </w:rPr>
        <w:t>[1]</w:t>
      </w:r>
      <w:r w:rsidR="00BF5CF6">
        <w:rPr>
          <w:lang w:val="id-ID"/>
        </w:rPr>
        <w:fldChar w:fldCharType="end"/>
      </w:r>
      <w:r w:rsidR="00054F4B" w:rsidRPr="00054F4B">
        <w:rPr>
          <w:lang w:val="id-ID"/>
        </w:rPr>
        <w:t xml:space="preserve">. Desa dituntut agar mampu beradaptasi mengikuti kemajuan teknologi agar tidak terjadi kesenjangan digital, tentunya dengan mengembangkan desa menuju ke arah digital. Hal tersebut didasari oleh tujuan pembangunan berkelanjutan atau biasa dikenal dengan SDGs Desa khususnya pada poin yang ke 17 yaitu, kemitraan untuk pembangunan desa yang memiliki beberapa indikator capaiannya salah satunya adalah ketersediaan jaringan internet untuk dapat mendukung kemitraan atau kerjasama dengan desa lain, pihak ketiga, bahkan kerjasama </w:t>
      </w:r>
      <w:r w:rsidR="003B2CF8">
        <w:rPr>
          <w:lang w:val="id-ID"/>
        </w:rPr>
        <w:t>dengan lembaga internasional</w:t>
      </w:r>
      <w:r w:rsidR="00BF5CF6">
        <w:rPr>
          <w:lang w:val="id-ID"/>
        </w:rPr>
        <w:fldChar w:fldCharType="begin" w:fldLock="1"/>
      </w:r>
      <w:r w:rsidR="003B2CF8">
        <w:rPr>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y","given":"Daniel Lenox","non-dropping-particle":"","parse-names":false,"suffix":""}],"container-title":"Angewandte Chemie International Edition, 6(11), 951–952.","id":"ITEM-1","issued":{"date-parts":[["1967"]]},"title":"</w:instrText>
      </w:r>
      <w:r w:rsidR="003B2CF8">
        <w:rPr>
          <w:rFonts w:ascii="MS Gothic" w:eastAsia="MS Gothic" w:hAnsi="MS Gothic" w:cs="MS Gothic" w:hint="eastAsia"/>
          <w:lang w:val="id-ID"/>
        </w:rPr>
        <w:instrText>済無</w:instrText>
      </w:r>
      <w:r w:rsidR="003B2CF8">
        <w:rPr>
          <w:lang w:val="id-ID"/>
        </w:rPr>
        <w:instrText>No Title No Title No Title","type":"article-journal"},"uris":["http://www.mendeley.com/documents/?uuid=cd1fe637-788e-4325-ba5c-5ba64f9936b3"]}],"mendeley":{"formattedCitation":"[2]","plainTextFormattedCitation":"[2]","previouslyFormattedCitation":"[2]"},"properties":{"noteIndex":0},"schema":"https://github.com/citation-style-language/schema/raw/master/csl-citation.json"}</w:instrText>
      </w:r>
      <w:r w:rsidR="00BF5CF6">
        <w:rPr>
          <w:lang w:val="id-ID"/>
        </w:rPr>
        <w:fldChar w:fldCharType="separate"/>
      </w:r>
      <w:r w:rsidR="003B2CF8" w:rsidRPr="003B2CF8">
        <w:rPr>
          <w:noProof/>
          <w:lang w:val="id-ID"/>
        </w:rPr>
        <w:t>[2]</w:t>
      </w:r>
      <w:r w:rsidR="00BF5CF6">
        <w:rPr>
          <w:lang w:val="id-ID"/>
        </w:rPr>
        <w:fldChar w:fldCharType="end"/>
      </w:r>
      <w:r w:rsidR="00054F4B" w:rsidRPr="00054F4B">
        <w:rPr>
          <w:lang w:val="id-ID"/>
        </w:rPr>
        <w:t>.</w:t>
      </w:r>
    </w:p>
    <w:p w:rsidR="003B2CF8" w:rsidRDefault="00054F4B" w:rsidP="001815F0">
      <w:pPr>
        <w:jc w:val="both"/>
      </w:pPr>
      <w:r w:rsidRPr="00054F4B">
        <w:rPr>
          <w:lang w:val="id-ID"/>
        </w:rPr>
        <w:t>Berdasarkan hasil survei Asosiasi Penyelenggara Jasa Internet Indonesia (APJII) penetrasi pengguna internet Indonesia pada tahun 2018 yaitu 64,8% sedangkan pada tahun 2019 meningkat menjadi 73,7% dan pada tahun 2020 juga mengala</w:t>
      </w:r>
      <w:r w:rsidR="003B2CF8">
        <w:rPr>
          <w:lang w:val="id-ID"/>
        </w:rPr>
        <w:t xml:space="preserve">mi peningkatan menjadi 82,6% </w:t>
      </w:r>
      <w:r w:rsidR="00BF5CF6">
        <w:rPr>
          <w:lang w:val="id-ID"/>
        </w:rPr>
        <w:fldChar w:fldCharType="begin" w:fldLock="1"/>
      </w:r>
      <w:r w:rsidR="003B2CF8">
        <w:rPr>
          <w:lang w:val="id-ID"/>
        </w:rPr>
        <w:instrText>ADDIN CSL_CITATION {"citationItems":[{"id":"ITEM-1","itemData":{"abstract":"Penetrasi dan Profil Perilaku Pengguna Internet Indonesia","author":[{"dropping-particle":"","family":"Indonesia Internet Provider Association","given":"","non-dropping-particle":"","parse-names":false,"suffix":""}],"container-title":"Asosiasi Penyelenggara Jasa Internet Indonesia","id":"ITEM-1","issued":{"date-parts":[["2020"]]},"page":"1","title":"Internet User Survey 2019-2020","type":"article"},"uris":["http://www.mendeley.com/documents/?uuid=7c0dbc68-91fb-4f9e-968c-8b5d69b2ca15"]}],"mendeley":{"formattedCitation":"[3]","plainTextFormattedCitation":"[3]","previouslyFormattedCitation":"[3]"},"properties":{"noteIndex":0},"schema":"https://github.com/citation-style-language/schema/raw/master/csl-citation.json"}</w:instrText>
      </w:r>
      <w:r w:rsidR="00BF5CF6">
        <w:rPr>
          <w:lang w:val="id-ID"/>
        </w:rPr>
        <w:fldChar w:fldCharType="separate"/>
      </w:r>
      <w:r w:rsidR="003B2CF8" w:rsidRPr="003B2CF8">
        <w:rPr>
          <w:noProof/>
          <w:lang w:val="id-ID"/>
        </w:rPr>
        <w:t>[3]</w:t>
      </w:r>
      <w:r w:rsidR="00BF5CF6">
        <w:rPr>
          <w:lang w:val="id-ID"/>
        </w:rPr>
        <w:fldChar w:fldCharType="end"/>
      </w:r>
      <w:r w:rsidRPr="00054F4B">
        <w:rPr>
          <w:lang w:val="id-ID"/>
        </w:rPr>
        <w:t>. Berdasarkan hasil tersebut dapat disimpulkan bahwa kebutuhan terhadap internet di Indonesia mengalami peningkatan dari tahun ke tahun. Jaringan internet yang baik merupakan salah satu faktor pendukung agar masyarakat dapat berkomunikasi, belajar serta melaksanakan pekerjaan sehari-hari dengan lebih mudah dan tentunya lebih efektif dan efisien. Desa digital ini juga tentunya harus di dukung dengan sumber daya manusia yang peka terhadap perubahan teknologi. Oleh karenanya, merupakan salah satu tugas desa juga untuk mempersiapkan masyarakat yang peka terhadap perkembangan teknologi. Karena teknlogi dan sumber daya manusia harus berjalan selaras agar dapat memudahkan suatu desa untuk berkembang. Desa digital merupakan konsep program yang menerapkan sistem pelayanan pemerintahan, pelayanan masyarakat, dan pemberdayaan masyarakat berbasis pemanfaatan teknologi informasi. Program ini bertujuan untuk mengembangkan potensi desa, pemasaran dan percepatan akses serta pelayanan publik. Dalam desa digital, pelayanan publik akan bersifat digital dengan terkoneksi melalui jaringan nirkabel. Pelayanan yang bersifat digital akan mendorong peningkatan layanan publik di desa-desa dan mempermudah perangkat desa untuk melakukan evaluasi dan perbaikan layanan dengan basis</w:t>
      </w:r>
      <w:r w:rsidR="003B2CF8">
        <w:rPr>
          <w:lang w:val="id-ID"/>
        </w:rPr>
        <w:t xml:space="preserve"> data yang nantinya dimiliki </w:t>
      </w:r>
      <w:r w:rsidR="00BF5CF6">
        <w:rPr>
          <w:lang w:val="id-ID"/>
        </w:rPr>
        <w:fldChar w:fldCharType="begin" w:fldLock="1"/>
      </w:r>
      <w:r w:rsidR="003B2CF8">
        <w:rPr>
          <w:lang w:val="id-ID"/>
        </w:rPr>
        <w:instrText>ADDIN CSL_CITATION {"citationItems":[{"id":"ITEM-1","itemData":{"ISSN":"2502-8685","author":[{"dropping-particle":"","family":"Alvaro","given":"Rendy","non-dropping-particle":"","parse-names":false,"suffix":""},{"dropping-particle":"","family":"Octavia","given":"Emillia","non-dropping-particle":"","parse-names":false,"suffix":""}],"container-title":"Buletin DPR","id":"ITEM-1","issue":"8","issued":{"date-parts":[["2019"]]},"page":"8-11","title":"Desa Digital: Potensi dan Tantangannya Peningkatan Kredit UMKM Melalui Rasio Intermediasi Makroprudensial Tantangan Revolusi Industri 4.0 di Sektor Pertanian","type":"article-journal","volume":"IV"},"uris":["http://www.mendeley.com/documents/?uuid=563a3db1-1c97-45f3-ab8e-76cdede9b9d6"]}],"mendeley":{"formattedCitation":"[4]","plainTextFormattedCitation":"[4]","previouslyFormattedCitation":"[4]"},"properties":{"noteIndex":0},"schema":"https://github.com/citation-style-language/schema/raw/master/csl-citation.json"}</w:instrText>
      </w:r>
      <w:r w:rsidR="00BF5CF6">
        <w:rPr>
          <w:lang w:val="id-ID"/>
        </w:rPr>
        <w:fldChar w:fldCharType="separate"/>
      </w:r>
      <w:r w:rsidR="003B2CF8" w:rsidRPr="003B2CF8">
        <w:rPr>
          <w:noProof/>
          <w:lang w:val="id-ID"/>
        </w:rPr>
        <w:t>[4]</w:t>
      </w:r>
      <w:r w:rsidR="00BF5CF6">
        <w:rPr>
          <w:lang w:val="id-ID"/>
        </w:rPr>
        <w:fldChar w:fldCharType="end"/>
      </w:r>
      <w:r w:rsidRPr="00054F4B">
        <w:rPr>
          <w:lang w:val="id-ID"/>
        </w:rPr>
        <w:t>.</w:t>
      </w:r>
    </w:p>
    <w:p w:rsidR="00A817D5" w:rsidRPr="00A817D5" w:rsidRDefault="00A817D5" w:rsidP="001815F0">
      <w:pPr>
        <w:jc w:val="both"/>
      </w:pPr>
    </w:p>
    <w:p w:rsidR="00611B15" w:rsidRDefault="00A817D5" w:rsidP="00611B15">
      <w:pPr>
        <w:jc w:val="both"/>
        <w:rPr>
          <w:i/>
        </w:rPr>
      </w:pPr>
      <w:r>
        <w:rPr>
          <w:i/>
        </w:rPr>
        <w:t>A.</w:t>
      </w:r>
      <w:r w:rsidRPr="00A817D5">
        <w:rPr>
          <w:i/>
        </w:rPr>
        <w:t>Penelitian</w:t>
      </w:r>
      <w:r>
        <w:rPr>
          <w:i/>
        </w:rPr>
        <w:t xml:space="preserve"> Terkait</w:t>
      </w:r>
    </w:p>
    <w:p w:rsidR="00614789" w:rsidRDefault="00A817D5" w:rsidP="00614789">
      <w:pPr>
        <w:jc w:val="both"/>
        <w:rPr>
          <w:bCs/>
        </w:rPr>
      </w:pPr>
      <w:r w:rsidRPr="00611B15">
        <w:rPr>
          <w:bCs/>
        </w:rPr>
        <w:t xml:space="preserve">Penelitian dengan judul Penerapan Aplikasi Pelayanan Desa Berbasis </w:t>
      </w:r>
      <w:r w:rsidRPr="00E83EAC">
        <w:rPr>
          <w:bCs/>
          <w:i/>
        </w:rPr>
        <w:t>Mobile</w:t>
      </w:r>
      <w:r w:rsidRPr="00611B15">
        <w:rPr>
          <w:bCs/>
        </w:rPr>
        <w:t xml:space="preserve"> dengan Konsep </w:t>
      </w:r>
      <w:r w:rsidRPr="00E83EAC">
        <w:rPr>
          <w:bCs/>
          <w:i/>
        </w:rPr>
        <w:t>Smart Village</w:t>
      </w:r>
      <w:r w:rsidRPr="00611B15">
        <w:rPr>
          <w:bCs/>
        </w:rPr>
        <w:t xml:space="preserve"> di Desa Pegantenan, Kecamatan Pegantenan, Kabupaten Pamekasan.</w:t>
      </w:r>
    </w:p>
    <w:p w:rsidR="00614789" w:rsidRPr="009C3FCC" w:rsidRDefault="00614789" w:rsidP="00614789">
      <w:pPr>
        <w:jc w:val="center"/>
        <w:rPr>
          <w:sz w:val="16"/>
        </w:rPr>
      </w:pPr>
      <w:r w:rsidRPr="009C3FCC">
        <w:rPr>
          <w:sz w:val="16"/>
        </w:rPr>
        <w:lastRenderedPageBreak/>
        <w:t>TABEL 1</w:t>
      </w:r>
    </w:p>
    <w:p w:rsidR="00614789" w:rsidRPr="00611B15" w:rsidRDefault="00614789" w:rsidP="00614789">
      <w:pPr>
        <w:jc w:val="center"/>
        <w:rPr>
          <w:bCs/>
        </w:rPr>
      </w:pPr>
      <w:r w:rsidRPr="009C3FCC">
        <w:rPr>
          <w:sz w:val="16"/>
        </w:rPr>
        <w:t>ALAT DAN BAHAN</w:t>
      </w:r>
    </w:p>
    <w:tbl>
      <w:tblPr>
        <w:tblStyle w:val="TableGrid"/>
        <w:tblpPr w:leftFromText="180" w:rightFromText="180" w:vertAnchor="text" w:horzAnchor="margin" w:tblpY="5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1350"/>
        <w:gridCol w:w="1308"/>
        <w:gridCol w:w="1911"/>
      </w:tblGrid>
      <w:tr w:rsidR="00614789" w:rsidTr="00614789">
        <w:tc>
          <w:tcPr>
            <w:tcW w:w="461" w:type="dxa"/>
            <w:tcBorders>
              <w:bottom w:val="single" w:sz="4" w:space="0" w:color="auto"/>
            </w:tcBorders>
          </w:tcPr>
          <w:p w:rsidR="00614789" w:rsidRPr="00EE4BCB" w:rsidRDefault="00614789" w:rsidP="00614789">
            <w:pPr>
              <w:jc w:val="center"/>
            </w:pPr>
            <w:r>
              <w:t>No</w:t>
            </w:r>
          </w:p>
        </w:tc>
        <w:tc>
          <w:tcPr>
            <w:tcW w:w="1350" w:type="dxa"/>
            <w:tcBorders>
              <w:bottom w:val="single" w:sz="4" w:space="0" w:color="auto"/>
            </w:tcBorders>
          </w:tcPr>
          <w:p w:rsidR="00614789" w:rsidRPr="00EE4BCB" w:rsidRDefault="00614789" w:rsidP="00614789">
            <w:pPr>
              <w:jc w:val="center"/>
            </w:pPr>
            <w:r>
              <w:t>Kebutuhan dalam Membuat Aplikasi</w:t>
            </w:r>
          </w:p>
        </w:tc>
        <w:tc>
          <w:tcPr>
            <w:tcW w:w="1308" w:type="dxa"/>
            <w:tcBorders>
              <w:bottom w:val="single" w:sz="4" w:space="0" w:color="auto"/>
            </w:tcBorders>
          </w:tcPr>
          <w:p w:rsidR="00614789" w:rsidRPr="00EE4BCB" w:rsidRDefault="00614789" w:rsidP="00614789">
            <w:pPr>
              <w:jc w:val="center"/>
            </w:pPr>
            <w:r>
              <w:t>Alat dan Bahan yang Digunakan</w:t>
            </w:r>
          </w:p>
        </w:tc>
        <w:tc>
          <w:tcPr>
            <w:tcW w:w="1911" w:type="dxa"/>
            <w:tcBorders>
              <w:bottom w:val="single" w:sz="4" w:space="0" w:color="auto"/>
            </w:tcBorders>
          </w:tcPr>
          <w:p w:rsidR="00614789" w:rsidRPr="00EE4BCB" w:rsidRDefault="00614789" w:rsidP="00614789">
            <w:pPr>
              <w:jc w:val="center"/>
            </w:pPr>
            <w:r>
              <w:t>Keterangan</w:t>
            </w:r>
          </w:p>
        </w:tc>
      </w:tr>
      <w:tr w:rsidR="00614789" w:rsidTr="00614789">
        <w:tc>
          <w:tcPr>
            <w:tcW w:w="461" w:type="dxa"/>
            <w:tcBorders>
              <w:top w:val="single" w:sz="4" w:space="0" w:color="auto"/>
              <w:bottom w:val="nil"/>
            </w:tcBorders>
          </w:tcPr>
          <w:p w:rsidR="00614789" w:rsidRPr="00624BE3" w:rsidRDefault="00614789" w:rsidP="00614789">
            <w:pPr>
              <w:jc w:val="center"/>
            </w:pPr>
            <w:r>
              <w:t>1</w:t>
            </w:r>
          </w:p>
        </w:tc>
        <w:tc>
          <w:tcPr>
            <w:tcW w:w="1350" w:type="dxa"/>
            <w:tcBorders>
              <w:top w:val="single" w:sz="4" w:space="0" w:color="auto"/>
              <w:bottom w:val="nil"/>
            </w:tcBorders>
          </w:tcPr>
          <w:p w:rsidR="00614789" w:rsidRPr="00624BE3" w:rsidRDefault="00614789" w:rsidP="00614789">
            <w:pPr>
              <w:jc w:val="both"/>
            </w:pPr>
            <w:r>
              <w:t>Pembangunan aplikasi</w:t>
            </w:r>
          </w:p>
        </w:tc>
        <w:tc>
          <w:tcPr>
            <w:tcW w:w="1308" w:type="dxa"/>
            <w:tcBorders>
              <w:top w:val="single" w:sz="4" w:space="0" w:color="auto"/>
              <w:bottom w:val="nil"/>
            </w:tcBorders>
          </w:tcPr>
          <w:p w:rsidR="00614789" w:rsidRPr="00624BE3" w:rsidRDefault="00614789" w:rsidP="00614789">
            <w:pPr>
              <w:jc w:val="center"/>
            </w:pPr>
            <w:r>
              <w:t>PC</w:t>
            </w:r>
          </w:p>
        </w:tc>
        <w:tc>
          <w:tcPr>
            <w:tcW w:w="1911" w:type="dxa"/>
            <w:tcBorders>
              <w:top w:val="single" w:sz="4" w:space="0" w:color="auto"/>
              <w:bottom w:val="nil"/>
            </w:tcBorders>
          </w:tcPr>
          <w:p w:rsidR="00614789" w:rsidRPr="00617729" w:rsidRDefault="00614789" w:rsidP="00614789">
            <w:pPr>
              <w:pStyle w:val="ListParagraph"/>
              <w:spacing w:line="360" w:lineRule="auto"/>
              <w:ind w:left="0"/>
              <w:rPr>
                <w:rFonts w:ascii="Times New Roman" w:hAnsi="Times New Roman" w:cs="Times New Roman"/>
                <w:sz w:val="20"/>
                <w:szCs w:val="20"/>
              </w:rPr>
            </w:pPr>
            <w:r w:rsidRPr="00617729">
              <w:rPr>
                <w:rFonts w:ascii="Times New Roman" w:hAnsi="Times New Roman" w:cs="Times New Roman"/>
                <w:sz w:val="20"/>
                <w:szCs w:val="20"/>
              </w:rPr>
              <w:t>Spesifikasi:</w:t>
            </w:r>
          </w:p>
          <w:p w:rsidR="00614789" w:rsidRPr="00617729" w:rsidRDefault="00614789" w:rsidP="00614789">
            <w:pPr>
              <w:pStyle w:val="ListParagraph"/>
              <w:numPr>
                <w:ilvl w:val="0"/>
                <w:numId w:val="21"/>
              </w:numPr>
              <w:spacing w:after="0" w:line="360" w:lineRule="auto"/>
              <w:ind w:left="174" w:hanging="180"/>
              <w:rPr>
                <w:rFonts w:ascii="Times New Roman" w:hAnsi="Times New Roman" w:cs="Times New Roman"/>
                <w:sz w:val="20"/>
                <w:szCs w:val="20"/>
              </w:rPr>
            </w:pPr>
            <w:r w:rsidRPr="00617729">
              <w:rPr>
                <w:rFonts w:ascii="Times New Roman" w:hAnsi="Times New Roman" w:cs="Times New Roman"/>
                <w:sz w:val="20"/>
                <w:szCs w:val="20"/>
              </w:rPr>
              <w:t>AMD Athlon 200GE with Radeon Vega Graphics 3.20 GHz</w:t>
            </w:r>
          </w:p>
          <w:p w:rsidR="00614789" w:rsidRPr="00617729" w:rsidRDefault="00614789" w:rsidP="00614789">
            <w:pPr>
              <w:pStyle w:val="ListParagraph"/>
              <w:numPr>
                <w:ilvl w:val="0"/>
                <w:numId w:val="21"/>
              </w:numPr>
              <w:spacing w:after="0" w:line="360" w:lineRule="auto"/>
              <w:ind w:left="174" w:hanging="180"/>
              <w:rPr>
                <w:rFonts w:ascii="Times New Roman" w:hAnsi="Times New Roman" w:cs="Times New Roman"/>
                <w:sz w:val="20"/>
                <w:szCs w:val="20"/>
              </w:rPr>
            </w:pPr>
            <w:r w:rsidRPr="00617729">
              <w:rPr>
                <w:rFonts w:ascii="Times New Roman" w:hAnsi="Times New Roman" w:cs="Times New Roman"/>
                <w:sz w:val="20"/>
                <w:szCs w:val="20"/>
              </w:rPr>
              <w:t>Ram: 12GB</w:t>
            </w:r>
          </w:p>
          <w:p w:rsidR="00614789" w:rsidRPr="00624BE3" w:rsidRDefault="00614789" w:rsidP="00614789">
            <w:pPr>
              <w:pStyle w:val="ListParagraph"/>
              <w:numPr>
                <w:ilvl w:val="0"/>
                <w:numId w:val="21"/>
              </w:numPr>
              <w:spacing w:after="0" w:line="360" w:lineRule="auto"/>
              <w:ind w:left="174" w:hanging="180"/>
              <w:rPr>
                <w:rFonts w:ascii="Times New Roman" w:hAnsi="Times New Roman" w:cs="Times New Roman"/>
                <w:sz w:val="24"/>
                <w:szCs w:val="24"/>
              </w:rPr>
            </w:pPr>
            <w:r w:rsidRPr="00617729">
              <w:rPr>
                <w:rFonts w:ascii="Times New Roman" w:hAnsi="Times New Roman" w:cs="Times New Roman"/>
                <w:sz w:val="20"/>
                <w:szCs w:val="20"/>
              </w:rPr>
              <w:t>64-bit</w:t>
            </w:r>
          </w:p>
        </w:tc>
      </w:tr>
      <w:tr w:rsidR="00614789" w:rsidTr="00614789">
        <w:tc>
          <w:tcPr>
            <w:tcW w:w="461" w:type="dxa"/>
            <w:tcBorders>
              <w:top w:val="nil"/>
            </w:tcBorders>
          </w:tcPr>
          <w:p w:rsidR="00614789" w:rsidRDefault="00614789" w:rsidP="00614789">
            <w:pPr>
              <w:jc w:val="both"/>
              <w:rPr>
                <w:lang w:val="id-ID"/>
              </w:rPr>
            </w:pPr>
          </w:p>
        </w:tc>
        <w:tc>
          <w:tcPr>
            <w:tcW w:w="1350" w:type="dxa"/>
            <w:tcBorders>
              <w:top w:val="nil"/>
            </w:tcBorders>
          </w:tcPr>
          <w:p w:rsidR="00614789" w:rsidRDefault="00614789" w:rsidP="00614789">
            <w:pPr>
              <w:jc w:val="both"/>
              <w:rPr>
                <w:lang w:val="id-ID"/>
              </w:rPr>
            </w:pPr>
          </w:p>
        </w:tc>
        <w:tc>
          <w:tcPr>
            <w:tcW w:w="1308" w:type="dxa"/>
            <w:tcBorders>
              <w:top w:val="nil"/>
            </w:tcBorders>
          </w:tcPr>
          <w:p w:rsidR="00614789" w:rsidRPr="001815F0" w:rsidRDefault="00614789" w:rsidP="00614789">
            <w:pPr>
              <w:jc w:val="center"/>
              <w:rPr>
                <w:i/>
              </w:rPr>
            </w:pPr>
            <w:r w:rsidRPr="001815F0">
              <w:rPr>
                <w:i/>
              </w:rPr>
              <w:t>Operating System Windows</w:t>
            </w:r>
          </w:p>
        </w:tc>
        <w:tc>
          <w:tcPr>
            <w:tcW w:w="1911" w:type="dxa"/>
            <w:tcBorders>
              <w:top w:val="nil"/>
            </w:tcBorders>
          </w:tcPr>
          <w:p w:rsidR="00614789" w:rsidRPr="001815F0" w:rsidRDefault="00614789" w:rsidP="00614789">
            <w:pPr>
              <w:jc w:val="center"/>
              <w:rPr>
                <w:i/>
              </w:rPr>
            </w:pPr>
            <w:r w:rsidRPr="001815F0">
              <w:rPr>
                <w:i/>
              </w:rPr>
              <w:t>Windows 10 pro</w:t>
            </w:r>
          </w:p>
        </w:tc>
      </w:tr>
      <w:tr w:rsidR="00614789" w:rsidTr="00614789">
        <w:tc>
          <w:tcPr>
            <w:tcW w:w="461" w:type="dxa"/>
          </w:tcPr>
          <w:p w:rsidR="00614789" w:rsidRDefault="00614789" w:rsidP="00614789">
            <w:pPr>
              <w:jc w:val="both"/>
              <w:rPr>
                <w:lang w:val="id-ID"/>
              </w:rPr>
            </w:pPr>
          </w:p>
        </w:tc>
        <w:tc>
          <w:tcPr>
            <w:tcW w:w="1350" w:type="dxa"/>
          </w:tcPr>
          <w:p w:rsidR="00614789" w:rsidRDefault="00614789" w:rsidP="00614789">
            <w:pPr>
              <w:jc w:val="both"/>
              <w:rPr>
                <w:lang w:val="id-ID"/>
              </w:rPr>
            </w:pPr>
          </w:p>
        </w:tc>
        <w:tc>
          <w:tcPr>
            <w:tcW w:w="1308" w:type="dxa"/>
          </w:tcPr>
          <w:p w:rsidR="00614789" w:rsidRPr="001815F0" w:rsidRDefault="00614789" w:rsidP="00614789">
            <w:pPr>
              <w:jc w:val="center"/>
              <w:rPr>
                <w:i/>
              </w:rPr>
            </w:pPr>
            <w:r w:rsidRPr="001815F0">
              <w:rPr>
                <w:i/>
              </w:rPr>
              <w:t>Android Studio</w:t>
            </w:r>
          </w:p>
        </w:tc>
        <w:tc>
          <w:tcPr>
            <w:tcW w:w="1911" w:type="dxa"/>
          </w:tcPr>
          <w:p w:rsidR="00614789" w:rsidRPr="001815F0" w:rsidRDefault="00614789" w:rsidP="00614789">
            <w:pPr>
              <w:jc w:val="center"/>
              <w:rPr>
                <w:i/>
              </w:rPr>
            </w:pPr>
            <w:r w:rsidRPr="001815F0">
              <w:rPr>
                <w:i/>
              </w:rPr>
              <w:t>Android Studio 4.1.1 Runtime version: 1.8.0_242-release-1644-b01 amd64 2020</w:t>
            </w:r>
          </w:p>
        </w:tc>
      </w:tr>
    </w:tbl>
    <w:p w:rsidR="00614789" w:rsidRDefault="00614789" w:rsidP="00614789">
      <w:pPr>
        <w:jc w:val="both"/>
        <w:rPr>
          <w:bCs/>
        </w:rPr>
      </w:pPr>
    </w:p>
    <w:p w:rsidR="009B4E66" w:rsidRPr="00614789" w:rsidRDefault="00A817D5" w:rsidP="00614789">
      <w:pPr>
        <w:jc w:val="both"/>
        <w:rPr>
          <w:bCs/>
        </w:rPr>
      </w:pPr>
      <w:r w:rsidRPr="00611B15">
        <w:rPr>
          <w:bCs/>
        </w:rPr>
        <w:t>Penelitian ini dibuat oleh</w:t>
      </w:r>
      <w:r w:rsidR="00BF5CF6" w:rsidRPr="00611B15">
        <w:rPr>
          <w:bCs/>
        </w:rPr>
        <w:fldChar w:fldCharType="begin" w:fldLock="1"/>
      </w:r>
      <w:r w:rsidR="004A2015">
        <w:rPr>
          <w:bCs/>
        </w:rPr>
        <w:instrText>ADDIN CSL_CITATION {"citationItems":[{"id":"ITEM-1","itemData":{"DOI":"10.31764/jpmb.v4i1.3370","ISSN":"2614-5251","abstract":"ABSTRAKDi Desa Pegantenan hingga saat ini belum ada suatu sistem yang mampu menjembatani antara pemerintah dan masyarakat Desa Pegantenan yang memanfaatkan teknologi informasi. Pelayanan pemerintah desa masih menerapkan sistem konvensional, yang mengharuskan warga datang ke kantor desa dan membutuhkan waktu yang cukup lama. Masyarakat juga kesulitan dalam menerima informasi dan menyampaikan laporan terkait keadan desa. Pada pengabdian masyarakat ini dikembangkan sebuah aplikasi pelayanan desa berbasis mobile sehingga dapat diakses oleh seluruh masyarakat Desa Pegantenan dalam rangka mewujudkan program Smart Village dan upaya menuju Penyelenggaraan Pemerintah Desa yang transparan dan berkemajuan. Metode pelaksanaan kegiatan terdiri dari tahap pengumpulan data seperti bisnis proses dan formulir yang digunakan warga ketika mengurus surat. Tahap berikutnya pembuatan aplikasi berbasis mobile dan sosialisasi aplikasi di Desa Pegantenan sekaligus sharing session tentang pengalaman selama memakai aplikasi. Hasil dari pengabdian ini adalah berupa sistem aplikasi pelayanan Desa Pegantenan yang berbasis mobile. Selain aplikasi mobile juga ada aplikasi web yang digunakan sebagai administrator. Aplikasi mobile ditujukan untuk warga sedangkan aplikasi web ditujukan untuk admin yaitu perangkat desa. Sistem aplikasi yang barbasis mobile dan web memungkinkan warga dapat mengakses sistem dimana saja dan kapan saja sehingga meningkatkan kualitas layanan Pemerintah Desa kepada warga atau masyarakat. Kata kunci: aplikasi pelayanan desa; aplikasi mobile; smart village; desa pegantenan. ABSTRACTUntil now, in Pegantenan Village, there is no system capable of bridging between the government and Pegantenan Village residents using information technology. Village government services still apply the conventional system, which requires residents to come to the village office and takes a long time. Residents also have difficulty receiving information and submitting reports related to village conditions. In this service, a mobile-based village service application was developed so that it can be accessed by all residents in order to realize the Smart Village program and efforts towards implementing a transparent and progressive Village Government. The method of implementing activities consists of the data collection stage such as business processes and forms that residents use when handling letters. The next stage is making mobile-based applications and application socialization as wel…","author":[{"dropping-particle":"","family":"Prayogi","given":"Yanuar Risah","non-dropping-particle":"","parse-names":false,"suffix":""},{"dropping-particle":"","family":"Hardiansyah","given":"Fadilah Fahrul","non-dropping-particle":"","parse-names":false,"suffix":""},{"dropping-particle":"","family":"Ramadijanti","given":"Nana","non-dropping-particle":"","parse-names":false,"suffix":""},{"dropping-particle":"","family":"Ahsan","given":"Ahmad Syauqi","non-dropping-particle":"","parse-names":false,"suffix":""},{"dropping-particle":"","family":"Erifani","given":"Urfiyatul","non-dropping-particle":"","parse-names":false,"suffix":""}],"container-title":"SELAPARANG Jurnal Pengabdian Masyarakat Berkemajuan","id":"ITEM-1","issue":"1","issued":{"date-parts":[["2020"]]},"page":"646","title":"Penerapan Aplikasi Pelayanan Desa Berbasis Mobile Dengan Konsep Smart Village Di Desa Pegantenan, Kecamatan Pegantenan, Kabupaten Pamekasan","type":"article-journal","volume":"4"},"uris":["http://www.mendeley.com/documents/?uuid=de70df52-1fd5-4a6c-869f-38426dfb1ee2"]}],"mendeley":{"formattedCitation":"[5]","plainTextFormattedCitation":"[5]","previouslyFormattedCitation":"[5]"},"properties":{"noteIndex":0},"schema":"https://github.com/citation-style-language/schema/raw/master/csl-citation.json"}</w:instrText>
      </w:r>
      <w:r w:rsidR="00BF5CF6" w:rsidRPr="00611B15">
        <w:rPr>
          <w:bCs/>
        </w:rPr>
        <w:fldChar w:fldCharType="separate"/>
      </w:r>
      <w:r w:rsidR="00611B15" w:rsidRPr="00611B15">
        <w:rPr>
          <w:bCs/>
          <w:noProof/>
        </w:rPr>
        <w:t>[5]</w:t>
      </w:r>
      <w:r w:rsidR="00BF5CF6" w:rsidRPr="00611B15">
        <w:rPr>
          <w:bCs/>
        </w:rPr>
        <w:fldChar w:fldCharType="end"/>
      </w:r>
      <w:r w:rsidRPr="00611B15">
        <w:rPr>
          <w:bCs/>
        </w:rPr>
        <w:t xml:space="preserve"> yang membahas tentang sistem aplikasi barbasis</w:t>
      </w:r>
      <w:r w:rsidRPr="00E83EAC">
        <w:rPr>
          <w:bCs/>
          <w:i/>
        </w:rPr>
        <w:t>mobile</w:t>
      </w:r>
      <w:r w:rsidRPr="00611B15">
        <w:rPr>
          <w:bCs/>
        </w:rPr>
        <w:t xml:space="preserve"> dan </w:t>
      </w:r>
      <w:r w:rsidRPr="00E83EAC">
        <w:rPr>
          <w:bCs/>
          <w:i/>
        </w:rPr>
        <w:t>web</w:t>
      </w:r>
      <w:r w:rsidRPr="00611B15">
        <w:rPr>
          <w:bCs/>
        </w:rPr>
        <w:t xml:space="preserve"> yang memungkinkan warga untuk mengakses sistem dimana saja dan kapan saja sehingga meningkatkan kualitas layanan Pemerintah Desa kepada warga atau masyarakat.</w:t>
      </w:r>
      <w:r w:rsidR="00611B15" w:rsidRPr="00611B15">
        <w:rPr>
          <w:bCs/>
        </w:rPr>
        <w:t xml:space="preserve">Penelitian dengan judul Pelayanan Elektronik Masyarakat Desa Sebagai Penerapan </w:t>
      </w:r>
      <w:r w:rsidR="00611B15" w:rsidRPr="00E83EAC">
        <w:rPr>
          <w:bCs/>
          <w:i/>
        </w:rPr>
        <w:t>Smart Village</w:t>
      </w:r>
      <w:r w:rsidR="00611B15" w:rsidRPr="00611B15">
        <w:rPr>
          <w:bCs/>
        </w:rPr>
        <w:t xml:space="preserve"> Pada Desa Sleman Lor</w:t>
      </w:r>
      <w:r w:rsidR="004A2015">
        <w:rPr>
          <w:bCs/>
        </w:rPr>
        <w:t>, ditulis oleh</w:t>
      </w:r>
      <w:r w:rsidR="00BF5CF6">
        <w:rPr>
          <w:bCs/>
        </w:rPr>
        <w:fldChar w:fldCharType="begin" w:fldLock="1"/>
      </w:r>
      <w:r w:rsidR="004A2015">
        <w:rPr>
          <w:bCs/>
        </w:rPr>
        <w:instrText>ADDIN CSL_CITATION {"citationItems":[{"id":"ITEM-1","itemData":{"abstract":"Perkembangan teknologi yang semakin cepat diiringi dengan pemanfaatannya\r\nyang semakin luas membuat berbagai aspek kehidupan tak terlepas dari penggunaan\r\nteknologi khususnya teknologi informasi. Pembuatan Pelayanan Elektronik Masyarakat\r\nDesa (PelemDesa) ditujukan untuk membantu dalam pelayanan masyarakat desa yaitu\r\npelayanan terkait pembuatan surat dan informasi tentang desa. Selain bermanfaat bagi\r\nmasyarakat tentunya ini juga sangat bermanfaat bagi aparatur desa dalam manajemen\r\nadminstrasi desa. Aplikasi PelemDesa juga sebagai salah satu upaya dalam memajukan\r\ndesa menuju smart village. Pelayanan ini dibangun menggunakan teknologi berbasis web\r\ndan juga mobile atau perangkat bergerak agar lebih mudah, cepat serta praktis digunakan\r\noleh masyarakat. Dalam pengembangannya aplikasi ini menggunakan bahasa\r\npemrograman PHP dan Java serta didukung dengan Database MySQL. Dalam\r\npenerapannya aplikasi PelemDesa ini terintegrasi dengan aplikasi kependudukan dan\r\nmanajemen permohonan surat yang telah ada. Sinkronisasi data dengan menggunakan\r\njaringan internet serta mengkombinasikannya dengan database lokal, membuat tingkat\r\nkeamanan dalam memproses permohonan surat menjadi terjaga, karena data lengkap\r\npenduduk tetap berada pada database komputer desa dan database online hanya untuk\r\nvalidasi login, penyebaran informasi berita dan sebagai tempat penyimpanan sementara\r\nterkait informasi permohonan surat yang diajukan oleh masyarakat.","author":[{"dropping-particle":"","family":"Mustamiin","given":"Muhamad","non-dropping-particle":"","parse-names":false,"suffix":""},{"dropping-particle":"","family":"Permana Putra","given":"Willy","non-dropping-particle":"","parse-names":false,"suffix":""}],"container-title":"Ikraith-Abdimas","id":"ITEM-1","issue":"2","issued":{"date-parts":[["2020"]]},"page":"1-7","title":"Pelayanan Elektronik Masyarakat Desa Sebagai Penerapan Smart Village Pada Desa Sleman Lor","type":"article-journal","volume":"3"},"uris":["http://www.mendeley.com/documents/?uuid=febcfea9-4cfd-4ea9-8df3-fd90dc403d17"]}],"mendeley":{"formattedCitation":"[6]","plainTextFormattedCitation":"[6]","previouslyFormattedCitation":"[6]"},"properties":{"noteIndex":0},"schema":"https://github.com/citation-style-language/schema/raw/master/csl-citation.json"}</w:instrText>
      </w:r>
      <w:r w:rsidR="00BF5CF6">
        <w:rPr>
          <w:bCs/>
        </w:rPr>
        <w:fldChar w:fldCharType="separate"/>
      </w:r>
      <w:r w:rsidR="004A2015" w:rsidRPr="004A2015">
        <w:rPr>
          <w:bCs/>
          <w:noProof/>
        </w:rPr>
        <w:t>[6]</w:t>
      </w:r>
      <w:r w:rsidR="00BF5CF6">
        <w:rPr>
          <w:bCs/>
        </w:rPr>
        <w:fldChar w:fldCharType="end"/>
      </w:r>
      <w:r w:rsidR="00611B15" w:rsidRPr="00611B15">
        <w:rPr>
          <w:bCs/>
        </w:rPr>
        <w:t>membahas tentangaplikasi pelayanan elektronik masyarakat desa (pelemdesa) yang dapat digunakan untuk membuat permohonan surat serta melihat informasi-informasi penting terkait dengan desa.</w:t>
      </w:r>
      <w:r w:rsidR="004A2015" w:rsidRPr="004A2015">
        <w:rPr>
          <w:bCs/>
        </w:rPr>
        <w:t>Penelitian dengan judul Penerapan Aplikasi Sistem Informasi Kependudukan Berbasis Web pada Kantor Kepala Desa P</w:t>
      </w:r>
      <w:r w:rsidR="004A2015">
        <w:rPr>
          <w:bCs/>
        </w:rPr>
        <w:t xml:space="preserve">uput Kec.Simpangkatis, oleh </w:t>
      </w:r>
      <w:r w:rsidR="00BF5CF6">
        <w:rPr>
          <w:bCs/>
        </w:rPr>
        <w:fldChar w:fldCharType="begin" w:fldLock="1"/>
      </w:r>
      <w:r w:rsidR="004A2015">
        <w:rPr>
          <w:bCs/>
        </w:rPr>
        <w:instrText>ADDIN CSL_CITATION {"citationItems":[{"id":"ITEM-1","itemData":{"DOI":"10.24176/simet.v9i1.2078","ISSN":"2252-4983","abstract":"Kantor Kepala Desa Puput merupakan salah  satu  Kantor Kepala Desa  di Kecamatan Simpangkatis Kabupaten Bangka Tengah yang memiliki peran penting dalam perkembangan teknologi di lembaga pemerintahan. Perkembangan teknologi sistem informasi dengan penggunaan komputer dapat menghasilkan pengolahan data yang cepat, tepat dan akurat sehingga lebih efektif dan efisien. Sistem informasi kependudukan yang diperlukan seperti Formulir Permohonan KK, Surat Keterangan Kelahiran, Kematian, Pindah Jiwa, Pindah Datang dan Formulir E-KTP yang sangat diperlukan keakuratan dan ketelitian dalam pendataannya. Permasalahan yang sering terjadi di Kantor Kepala Desa Puput dikarenakan belum adanya sistem kependudukan sehingga pengolahan data kependudukannya masih secara manual yang akan memperlambat kinerja pada instansi tersebut. Media penyimpanan data kependudukannya pun masih menggunakan dokumen-dokumen sehingga rentan kehilangan atau kerusakan data. Sering terjadinya pengulangan data kependudukan dikarenakan tidak adanya pendataan yang telah tersistem. Berdasarkan permasalahan tersebut, dibuatlah sistem kependudukan berbasis web   dengan tujuan agar dapat mempermudah pendataan dan pengolahan data penduduk pada Kantor Kepala Desa Puput serta mengurangi kesalahan dalam penyajian data dan mempermudah dalam menghasilkan laporan kependudukan. Untuk merancang dan  menganalisa sistem manual sehingga menjadi sistem terkomputerisasi menggunakan metodologi Analisis berorientasi obyek(Object-Oriented Analisis). Dari analisa dan perancangan yang sudah disesuaikan dengan kebutuhan di Kantor Kepala Desa di Kecamatan Simpangkatis menghasilkan sebuah aplikasi berbasis web yang dapat mengatasi masalah yang ada. Kata kunci: kependudukan,aplikasi, sistem informasi, berbasis web.","author":[{"dropping-particle":"","family":"Sujono","given":"Sujono","non-dropping-particle":"","parse-names":false,"suffix":""}],"container-title":"Simetris: Jurnal Teknik Mesin, Elektro dan Ilmu Komputer","id":"ITEM-1","issue":"1","issued":{"date-parts":[["2018"]]},"page":"707-716","title":"Penerapan Aplikasi Sistem Informasi Kependudukan Berbasis Web Pada Kantor Kepala Desa Puput Kec. Simpangkatis","type":"article-journal","volume":"9"},"uris":["http://www.mendeley.com/documents/?uuid=a1ee0b14-0a32-40a9-81d8-fe3882fec28f"]}],"mendeley":{"formattedCitation":"[7]","plainTextFormattedCitation":"[7]","previouslyFormattedCitation":"[7]"},"properties":{"noteIndex":0},"schema":"https://github.com/citation-style-language/schema/raw/master/csl-citation.json"}</w:instrText>
      </w:r>
      <w:r w:rsidR="00BF5CF6">
        <w:rPr>
          <w:bCs/>
        </w:rPr>
        <w:fldChar w:fldCharType="separate"/>
      </w:r>
      <w:r w:rsidR="004A2015" w:rsidRPr="004A2015">
        <w:rPr>
          <w:bCs/>
          <w:noProof/>
        </w:rPr>
        <w:t>[7]</w:t>
      </w:r>
      <w:r w:rsidR="00BF5CF6">
        <w:rPr>
          <w:bCs/>
        </w:rPr>
        <w:fldChar w:fldCharType="end"/>
      </w:r>
      <w:r w:rsidR="004A2015" w:rsidRPr="004A2015">
        <w:rPr>
          <w:bCs/>
        </w:rPr>
        <w:t xml:space="preserve"> yakni aplikasi tentang sistem kependudukan berbasis web</w:t>
      </w:r>
      <w:r w:rsidR="004A2015">
        <w:rPr>
          <w:bCs/>
        </w:rPr>
        <w:t xml:space="preserve">. </w:t>
      </w:r>
      <w:r w:rsidR="004A2015" w:rsidRPr="00E06F32">
        <w:t>Penelitian dengan judul Perancangan Sistem Informasi Pengelolaan Administrasi Surat Menyurat di Kantor Desa Sumberdem Kecamatan Wonosari Kabupaten Malang oleh</w:t>
      </w:r>
      <w:r w:rsidR="00BF5CF6">
        <w:rPr>
          <w:i/>
        </w:rPr>
        <w:fldChar w:fldCharType="begin" w:fldLock="1"/>
      </w:r>
      <w:r w:rsidR="002A7484">
        <w:rPr>
          <w:i/>
        </w:rPr>
        <w:instrText>ADDIN CSL_CITATION {"citationItems":[{"id":"ITEM-1","itemData":{"abstract":"This research was designed Information System Service Administration Correspondence village level in order to improve the quality of service for the villagers. The benefit of this research is expected to help simplify the process of service correspondence residence at the village level. In this research that used to design the information system of this letter is SDLC (System Development Life Cycle). SDLC covers research implementation steps from the beginning till the end. The conclusion of this research result is with the presence of Information System Service Administration Correspondence, the process of Administration Correspondence can run faster, precise and effective. The arrangement of correspondence reports can be done more quickly, thoroughly and neatly","author":[{"dropping-particle":"","family":"Rifai","given":"Okta Srinandha","non-dropping-particle":"","parse-names":false,"suffix":""},{"dropping-particle":"","family":"Amrullah","given":"Fikri","non-dropping-particle":"","parse-names":false,"suffix":""},{"dropping-particle":"","family":"Informasi","given":"Fakultas Teknologi","non-dropping-particle":"","parse-names":false,"suffix":""},{"dropping-particle":"","family":"Malang","given":"Universitas Merdeka","non-dropping-particle":"","parse-names":false,"suffix":""},{"dropping-particle":"","family":"Informasi","given":"Fakultas Teknologi","non-dropping-particle":"","parse-names":false,"suffix":""},{"dropping-particle":"","family":"Malang","given":"Universitas Merdeka","non-dropping-particle":"","parse-names":false,"suffix":""}],"container-title":"Seminar Nasional Sistem Informasi 2018, 9 Agustus 2018 Fakultas Teknologi Informasi – UNMER Malang","id":"ITEM-1","issue":"1","issued":{"date-parts":[["2018"]]},"page":"1229-1238","title":"Perancangan Sistem Informasi Pengelolaan Administrasi Surat","type":"article-journal","volume":"2"},"uris":["http://www.mendeley.com/documents/?uuid=80f65408-031a-4a4f-9a24-8efa27d78528"]}],"mendeley":{"formattedCitation":"[8]","plainTextFormattedCitation":"[8]","previouslyFormattedCitation":"[8]"},"properties":{"noteIndex":0},"schema":"https://github.com/citation-style-language/schema/raw/master/csl-citation.json"}</w:instrText>
      </w:r>
      <w:r w:rsidR="00BF5CF6">
        <w:rPr>
          <w:i/>
        </w:rPr>
        <w:fldChar w:fldCharType="separate"/>
      </w:r>
      <w:r w:rsidR="004A2015" w:rsidRPr="004A2015">
        <w:rPr>
          <w:noProof/>
        </w:rPr>
        <w:t>[8]</w:t>
      </w:r>
      <w:r w:rsidR="00BF5CF6">
        <w:rPr>
          <w:i/>
        </w:rPr>
        <w:fldChar w:fldCharType="end"/>
      </w:r>
      <w:r w:rsidR="004A2015">
        <w:rPr>
          <w:i/>
        </w:rPr>
        <w:t>.</w:t>
      </w:r>
      <w:r w:rsidR="002A7484" w:rsidRPr="00E06F32">
        <w:t>Penelitian dengan judul Pengembangan Konsep</w:t>
      </w:r>
      <w:r w:rsidR="002A7484" w:rsidRPr="002A7484">
        <w:rPr>
          <w:i/>
        </w:rPr>
        <w:t xml:space="preserve"> Smart Village </w:t>
      </w:r>
      <w:r w:rsidR="002A7484" w:rsidRPr="00E06F32">
        <w:t>bagi Desa-Desa di Indonesia oleh</w:t>
      </w:r>
      <w:r w:rsidR="00BF5CF6">
        <w:rPr>
          <w:i/>
        </w:rPr>
        <w:fldChar w:fldCharType="begin" w:fldLock="1"/>
      </w:r>
      <w:r w:rsidR="002A7484">
        <w:rPr>
          <w:i/>
        </w:rPr>
        <w:instrText>ADDIN CSL_CITATION {"citationItems":[{"id":"ITEM-1","itemData":{"DOI":"10.33164/iptekkom.21.1.2019.1-16","ISSN":"1410-3346","abstract":"Along with the development of information technology, several villages in Indonesia have started to develop smart village projects. However, given there seems to be little agreement about what the elements of the smart village are, various interpretations of the smart village emerge. Therefore, this article aims to develop the smart village concept for Indonesian villages. This research used a model-building method to create a conceptual construct of an empirical phenomenon. The results revealed that there were three main elements of the smart village, namely smart government, smart community and smart environment. The three elements were used to achieve the ultimate goal of developing smart villages, i.e. \"smart relationship\", the constructive linkages arise from the interplay of the three elements. Eventually, the synergy built upon the use of information technology will improve rural communities’ welfare","author":[{"dropping-particle":"","family":"Herdiana","given":"Dian","non-dropping-particle":"","parse-names":false,"suffix":""}],"container-title":"JURNAL IPTEKKOM : Jurnal Ilmu Pengetahuan &amp; Teknologi Informasi","id":"ITEM-1","issue":"1","issued":{"date-parts":[["2019"]]},"page":"1","title":"Pengembangan Konsep Smart Village Bagi Desa-Desa di Indonesia (Developing the Smart Village Concept for Indonesian Villages)","type":"article-journal","volume":"21"},"uris":["http://www.mendeley.com/documents/?uuid=15c61d2d-f0ec-46cc-ba05-5fb8ec4c8630"]}],"mendeley":{"formattedCitation":"[9]","plainTextFormattedCitation":"[9]","previouslyFormattedCitation":"[9]"},"properties":{"noteIndex":0},"schema":"https://github.com/citation-style-language/schema/raw/master/csl-citation.json"}</w:instrText>
      </w:r>
      <w:r w:rsidR="00BF5CF6">
        <w:rPr>
          <w:i/>
        </w:rPr>
        <w:fldChar w:fldCharType="separate"/>
      </w:r>
      <w:r w:rsidR="002A7484" w:rsidRPr="002A7484">
        <w:rPr>
          <w:noProof/>
        </w:rPr>
        <w:t>[9]</w:t>
      </w:r>
      <w:r w:rsidR="00BF5CF6">
        <w:rPr>
          <w:i/>
        </w:rPr>
        <w:fldChar w:fldCharType="end"/>
      </w:r>
      <w:r w:rsidR="002A7484" w:rsidRPr="00E06F32">
        <w:t xml:space="preserve"> yang menitikberatkan pada tiga hal yaitu</w:t>
      </w:r>
      <w:r w:rsidR="002A7484" w:rsidRPr="002A7484">
        <w:rPr>
          <w:i/>
        </w:rPr>
        <w:t xml:space="preserve"> smart government, smart community dan smart environment</w:t>
      </w:r>
      <w:r w:rsidR="002A7484">
        <w:t xml:space="preserve">. </w:t>
      </w:r>
      <w:r w:rsidR="002A7484" w:rsidRPr="00E06F32">
        <w:t>Penelitian dengan judul</w:t>
      </w:r>
      <w:r w:rsidR="002A7484" w:rsidRPr="002A7484">
        <w:rPr>
          <w:i/>
        </w:rPr>
        <w:t xml:space="preserve"> Design of Wireless Network System for Digital Village Using Wirele</w:t>
      </w:r>
      <w:r w:rsidR="002A7484">
        <w:rPr>
          <w:i/>
        </w:rPr>
        <w:t xml:space="preserve">ss Distribution System </w:t>
      </w:r>
      <w:r w:rsidR="002A7484" w:rsidRPr="00E06F32">
        <w:t>oleh</w:t>
      </w:r>
      <w:r w:rsidR="00BF5CF6">
        <w:rPr>
          <w:i/>
        </w:rPr>
        <w:fldChar w:fldCharType="begin" w:fldLock="1"/>
      </w:r>
      <w:r w:rsidR="002A7484">
        <w:rPr>
          <w:i/>
        </w:rPr>
        <w:instrText>ADDIN CSL_CITATION {"citationItems":[{"id":"ITEM-1","itemData":{"DOI":"10.20895/inista.v1i2.66","abstract":"The purpose of this research is to create a wireless network design in Cijambe Village using WDS so that Cijambe Village can enjoy internet services through wireless networks, which can be used to find information, communication, and market products owned by village communities. A wireless network is one of the best alternatives in building a computer network that is practical and flexible and has high mobility. Most organizations use wireless networks to support existing cable networks, but in reality, the wireless network still uses Unshielded Twisted Pair (UTP) cable media as the backbone of Access Points (AP). Cijambe Village is a village located in Paseh District, Sumedang Regency. Cijambe village is divided into two hamlets, namely Cijambe Hamlet and Parugpug Hamlet. Cijambe village has an area of 357 hectares. The research method used in this study is a qualitative descriptive research method. The steps taken in this research are analysis and design. the conclusion is that wireless network design for digital villages using Wireless Distribution System (WDS) has a better degree of flexibility than the backbone that uses Unshielded Twisted Pair (UTP) cable. Radio wave signals from 19 AP units can reach the entire area of Cijambe Village which has an area of 357 hectares and is divided into 2 hamlets namely, Hamlet Cijambe and Parugpug Hamlet. The design made has thought of a standard level of security with routers and firewalls.","author":[{"dropping-particle":"","family":"Rusdan","given":"Muchamad","non-dropping-particle":"","parse-names":false,"suffix":""}],"container-title":"Journal of Informatics, Information System, Software Engineering and Applications (INISTA)","id":"ITEM-1","issue":"2","issued":{"date-parts":[["2019"]]},"page":"51-59","title":"Design of Wireless Network System for Digital Village Using Wireless Distribution System","type":"article-journal","volume":"1"},"uris":["http://www.mendeley.com/documents/?uuid=76ff9080-d53b-4769-8ebb-c3bf153965a8"]}],"mendeley":{"formattedCitation":"[10]","plainTextFormattedCitation":"[10]","previouslyFormattedCitation":"[10]"},"properties":{"noteIndex":0},"schema":"https://github.com/citation-style-language/schema/raw/master/csl-citation.json"}</w:instrText>
      </w:r>
      <w:r w:rsidR="00BF5CF6">
        <w:rPr>
          <w:i/>
        </w:rPr>
        <w:fldChar w:fldCharType="separate"/>
      </w:r>
      <w:r w:rsidR="002A7484" w:rsidRPr="002A7484">
        <w:rPr>
          <w:noProof/>
        </w:rPr>
        <w:t>[10]</w:t>
      </w:r>
      <w:r w:rsidR="00BF5CF6">
        <w:rPr>
          <w:i/>
        </w:rPr>
        <w:fldChar w:fldCharType="end"/>
      </w:r>
      <w:r w:rsidR="002A7484" w:rsidRPr="00E06F32">
        <w:t>dalam penelitian ini dilakukan perancangan jaringan nirkabel untuk desa digital menggunakan Sistem Distribusi Nirkabel (WDS). Penelitian dengan judul pengembangan desa berbasis</w:t>
      </w:r>
      <w:r w:rsidR="002A7484" w:rsidRPr="002A7484">
        <w:rPr>
          <w:i/>
        </w:rPr>
        <w:t xml:space="preserve"> smart village </w:t>
      </w:r>
      <w:r w:rsidR="002A7484" w:rsidRPr="00E06F32">
        <w:t>(studi</w:t>
      </w:r>
      <w:r w:rsidR="002A7484" w:rsidRPr="002A7484">
        <w:rPr>
          <w:i/>
        </w:rPr>
        <w:t xml:space="preserve"> smart governance </w:t>
      </w:r>
      <w:r w:rsidR="002A7484" w:rsidRPr="00E06F32">
        <w:t>pada pelayanan prima desa talagasari kabupaten karawang) oleh</w:t>
      </w:r>
      <w:r w:rsidR="00BF5CF6">
        <w:rPr>
          <w:i/>
        </w:rPr>
        <w:fldChar w:fldCharType="begin" w:fldLock="1"/>
      </w:r>
      <w:r w:rsidR="002A7484">
        <w:rPr>
          <w:i/>
        </w:rPr>
        <w:instrText>ADDIN CSL_CITATION {"citationItems":[{"id":"ITEM-1","itemData":{"abstract":"… Tujuan dilakukannya pembenahan sistem ini … perangkat komputer PC maupun Laptop merupakan langkah awal sebagai upaya pengembangan desa cerdas, titik … Sumber daya aparatur yang siap dalam memberikan pelayanan berbasis teknologi informasi komunikasi (TIK) …","author":[{"dropping-particle":"","family":"Huda","given":"Hafny Aisyatul","non-dropping-particle":"","parse-names":false,"suffix":""},{"dropping-particle":"","family":"Suwaryo","given":"Utang","non-dropping-particle":"","parse-names":false,"suffix":""},{"dropping-particle":"","family":"Sagita","given":"Novie Indraswari","non-dropping-particle":"","parse-names":false,"suffix":""}],"container-title":"Jurnal MODERAT","id":"ITEM-1","issue":"3","issued":{"date-parts":[["2020"]]},"page":"539-556","title":"PENGEMBANGAN DESA BERBASIS SMART VILLAGE ( Studi Smart Governance pada Pelayanan Prima Desa Talagasari Kabupaten Karawang )","type":"article-journal","volume":"6"},"uris":["http://www.mendeley.com/documents/?uuid=a9cf5534-d343-4ffe-982f-7384a2b54194"]}],"mendeley":{"formattedCitation":"[11]","plainTextFormattedCitation":"[11]","previouslyFormattedCitation":"[11]"},"properties":{"noteIndex":0},"schema":"https://github.com/citation-style-language/schema/raw/master/csl-citation.json"}</w:instrText>
      </w:r>
      <w:r w:rsidR="00BF5CF6">
        <w:rPr>
          <w:i/>
        </w:rPr>
        <w:fldChar w:fldCharType="separate"/>
      </w:r>
      <w:r w:rsidR="002A7484" w:rsidRPr="002A7484">
        <w:rPr>
          <w:noProof/>
        </w:rPr>
        <w:t>[11]</w:t>
      </w:r>
      <w:r w:rsidR="00BF5CF6">
        <w:rPr>
          <w:i/>
        </w:rPr>
        <w:fldChar w:fldCharType="end"/>
      </w:r>
      <w:r w:rsidR="002A7484" w:rsidRPr="00E06F32">
        <w:t xml:space="preserve"> yang mana telah menerapkan keterbukaan informasi dengan memanfaatkan Sistem Informasi Desa (SID). Penelitian dengan judul aplikasi data kependudukan pada desa ringkit kecamatan kuranji kabupaten tanah bumbu berbasis android, oleh</w:t>
      </w:r>
      <w:r w:rsidR="00BF5CF6">
        <w:rPr>
          <w:i/>
        </w:rPr>
        <w:fldChar w:fldCharType="begin" w:fldLock="1"/>
      </w:r>
      <w:r w:rsidR="002A7484">
        <w:rPr>
          <w:i/>
        </w:rPr>
        <w:instrText>ADDIN CSL_CITATION {"citationItems":[{"id":"ITEM-1","itemData":{"author":[{"dropping-particle":"","family":"Rahman","given":"Auliya","non-dropping-particle":"","parse-names":false,"suffix":""},{"dropping-particle":"","family":"Amin","given":"Muhammad","non-dropping-particle":"","parse-names":false,"suffix":""},{"dropping-particle":"","family":"Informatika","given":"Teknik","non-dropping-particle":"","parse-names":false,"suffix":""},{"dropping-particle":"","family":"Islam","given":"Universitas","non-dropping-particle":"","parse-names":false,"suffix":""},{"dropping-particle":"","family":"Mab","given":"Kalimantan","non-dropping-particle":"","parse-names":false,"suffix":""},{"dropping-particle":"","family":"Informatika","given":"Teknik","non-dropping-particle":"","parse-names":false,"suffix":""},{"dropping-particle":"","family":"Islam","given":"Universitas","non-dropping-particle":"","parse-names":false,"suffix":""},{"dropping-particle":"","family":"Mab","given":"Kalimantan","non-dropping-particle":"","parse-names":false,"suffix":""}],"id":"ITEM-1","issued":{"date-parts":[["0"]]},"title":"Aplikasi Data Kependudukan Kabupaten Tanah Bumbu Berbasis Android","type":"article-journal"},"uris":["http://www.mendeley.com/documents/?uuid=f69396e5-778a-436d-af83-8d553e6f782c"]}],"mendeley":{"formattedCitation":"[12]","plainTextFormattedCitation":"[12]","previouslyFormattedCitation":"[12]"},"properties":{"noteIndex":0},"schema":"https://github.com/citation-style-language/schema/raw/master/csl-citation.json"}</w:instrText>
      </w:r>
      <w:r w:rsidR="00BF5CF6">
        <w:rPr>
          <w:i/>
        </w:rPr>
        <w:fldChar w:fldCharType="separate"/>
      </w:r>
      <w:r w:rsidR="002A7484" w:rsidRPr="002A7484">
        <w:rPr>
          <w:noProof/>
        </w:rPr>
        <w:t>[12]</w:t>
      </w:r>
      <w:r w:rsidR="00BF5CF6">
        <w:rPr>
          <w:i/>
        </w:rPr>
        <w:fldChar w:fldCharType="end"/>
      </w:r>
      <w:r w:rsidR="002A7484">
        <w:rPr>
          <w:i/>
        </w:rPr>
        <w:t xml:space="preserve">. </w:t>
      </w:r>
      <w:r w:rsidR="002A7484" w:rsidRPr="00E06F32">
        <w:t xml:space="preserve">Penelitian dengan </w:t>
      </w:r>
      <w:r w:rsidR="002A7484" w:rsidRPr="00E06F32">
        <w:lastRenderedPageBreak/>
        <w:t>judul  desagi (desa digital) -aplikasi berbasis web desa digital bandung juara pada modul informasi</w:t>
      </w:r>
      <w:r w:rsidR="002A7484">
        <w:rPr>
          <w:i/>
        </w:rPr>
        <w:t xml:space="preserve"> public,</w:t>
      </w:r>
      <w:r w:rsidR="002A7484" w:rsidRPr="00E06F32">
        <w:t xml:space="preserve"> oleh </w:t>
      </w:r>
      <w:r w:rsidR="00BF5CF6" w:rsidRPr="00E06F32">
        <w:fldChar w:fldCharType="begin" w:fldLock="1"/>
      </w:r>
      <w:r w:rsidR="00B51FE7" w:rsidRPr="00E06F32">
        <w:instrText>ADDIN CSL_CITATION {"citationItems":[{"id":"ITEM-1","itemData":{"abstract":"Desa digital adalah salah satu startegi pembagunan dan manajemen kota yang masih baru, desa-desa saat sekarang masi sangat jarang mengunakan media online untuk mendistribusikan informasi, ketika masyarakat membutuhkan informasi terlebihdahulu …","author":[{"dropping-particle":"","family":"Putri","given":"N R","non-dropping-particle":"","parse-names":false,"suffix":""},{"dropping-particle":"","family":"Wikusna","given":"W","non-dropping-particle":"","parse-names":false,"suffix":""},{"dropping-particle":"","family":"...","given":"","non-dropping-particle":"","parse-names":false,"suffix":""}],"container-title":"eProceedings …","id":"ITEM-1","issue":"2","issued":{"date-parts":[["2020"]]},"page":"1893-1899","title":"Desagi (desa Digital)-Aplikasi Berbasis Web Desa Digital Bandung Juara Pada Modul Informasi Publik","type":"article-journal","volume":"6"},"uris":["http://www.mendeley.com/documents/?uuid=4f43304e-6157-435d-b28a-24ab9103bb22"]}],"mendeley":{"formattedCitation":"[13]","plainTextFormattedCitation":"[13]","previouslyFormattedCitation":"[13]"},"properties":{"noteIndex":0},"schema":"https://github.com/citation-style-language/schema/raw/master/csl-citation.json"}</w:instrText>
      </w:r>
      <w:r w:rsidR="00BF5CF6" w:rsidRPr="00E06F32">
        <w:fldChar w:fldCharType="separate"/>
      </w:r>
      <w:r w:rsidR="002A7484" w:rsidRPr="00E06F32">
        <w:rPr>
          <w:noProof/>
        </w:rPr>
        <w:t>[13]</w:t>
      </w:r>
      <w:r w:rsidR="00BF5CF6" w:rsidRPr="00E06F32">
        <w:fldChar w:fldCharType="end"/>
      </w:r>
      <w:r w:rsidR="002A7484" w:rsidRPr="00E06F32">
        <w:t xml:space="preserve">  aplikasi ini berhasil memfasilitasi pemerintah desa dalam distribusi informasi yaitu</w:t>
      </w:r>
      <w:r w:rsidR="002A7484" w:rsidRPr="00B51FE7">
        <w:t xml:space="preserve"> dengan adanya fitur fung</w:t>
      </w:r>
      <w:r w:rsidR="00B51FE7">
        <w:t xml:space="preserve">sionalitas distribusi Informasi. </w:t>
      </w:r>
      <w:r w:rsidR="00B51FE7" w:rsidRPr="00B51FE7">
        <w:t xml:space="preserve">Penelitian dengan judul aplikasi </w:t>
      </w:r>
      <w:r w:rsidR="00B51FE7" w:rsidRPr="00E06F32">
        <w:rPr>
          <w:i/>
        </w:rPr>
        <w:t>tracking</w:t>
      </w:r>
      <w:r w:rsidR="00B51FE7" w:rsidRPr="00B51FE7">
        <w:t xml:space="preserve"> disposisi surat di politeknik negeri sriwijaya be</w:t>
      </w:r>
      <w:r w:rsidR="00B51FE7">
        <w:t xml:space="preserve">rbasis </w:t>
      </w:r>
      <w:r w:rsidR="00B51FE7" w:rsidRPr="00E06F32">
        <w:rPr>
          <w:i/>
        </w:rPr>
        <w:t>android webview</w:t>
      </w:r>
      <w:r w:rsidR="00B51FE7">
        <w:t xml:space="preserve"> oleh </w:t>
      </w:r>
      <w:r w:rsidR="00BF5CF6">
        <w:fldChar w:fldCharType="begin" w:fldLock="1"/>
      </w:r>
      <w:r w:rsidR="00B51FE7">
        <w:instrText>ADDIN CSL_CITATION {"citationItems":[{"id":"ITEM-1","itemData":{"DOI":"10.25134/nuansa.v15i1.3666","ISSN":"1858-3911","abstract":"Disposisi surat merupakan bagian yang tidak terpisahkan dalam kegiatan operasional suatu organisasi. Salah satu upaya dalam meningkatkan efektifitas komunikasi surat tersebut adalah dengan menggunakan Teknologi Informasi dan Komunikasi (TIK). Penelitian ini berfokus pada pembuatan aplikasi yang memudahkan pengguna dalam melakukan monitoring disposisi surat dari dan ke pimpinan di lingkungan Politeknik Negeri Sriwijaya. Tahapan penelitian dilakukan dengan melakukan inisiasi penelitian dengan menetapkan latar belakang, permasalahan, ruang lingkup dan fokus pembahasan penelitian. Pengumpulan data dilakukan melalui Observasi, Wawancara dan Studi Dokumen. Tahapan berikutnya adalah dengan melakukan analisis sistem yang terdiri dari Analisis Permasalahan, analisis Sistem yang berjalan dan Analisis Sistem Usulan. Perancangan menggunakan metode terstruktur dengan menggunakan diagram konteks, Data Flow Diagram (DFD), Entity Relationship Diagram (ERD). Implementasi Sistem dengan bahasa pemrograman PHP dan basis data MYSQL. Hasil akhir dari penelitian ini berupa aplikasi Tracking Disposisi Surat berbasis Android Webview","author":[{"dropping-particle":"","family":"Satriadi","given":"Indra","non-dropping-particle":"","parse-names":false,"suffix":""},{"dropping-particle":"","family":"Oktapriandi","given":"Sony","non-dropping-particle":"","parse-names":false,"suffix":""},{"dropping-particle":"","family":"Meileni","given":"Hetty","non-dropping-particle":"","parse-names":false,"suffix":""},{"dropping-particle":"","family":"Aprianty","given":"Desy","non-dropping-particle":"","parse-names":false,"suffix":""}],"container-title":"Nuansa Informatika","id":"ITEM-1","issue":"1","issued":{"date-parts":[["2021"]]},"page":"7","title":"Aplikasi Tracking Disposisi Surat Di Politeknik Negeri Sriwijaya Berbasis Android Webview","type":"article-journal","volume":"15"},"uris":["http://www.mendeley.com/documents/?uuid=e71f1a37-9010-4fbb-bca0-4bfc12968d2c"]}],"mendeley":{"formattedCitation":"[14]","plainTextFormattedCitation":"[14]","previouslyFormattedCitation":"[14]"},"properties":{"noteIndex":0},"schema":"https://github.com/citation-style-language/schema/raw/master/csl-citation.json"}</w:instrText>
      </w:r>
      <w:r w:rsidR="00BF5CF6">
        <w:fldChar w:fldCharType="separate"/>
      </w:r>
      <w:r w:rsidR="00B51FE7" w:rsidRPr="00B51FE7">
        <w:rPr>
          <w:noProof/>
        </w:rPr>
        <w:t>[14]</w:t>
      </w:r>
      <w:r w:rsidR="00BF5CF6">
        <w:fldChar w:fldCharType="end"/>
      </w:r>
      <w:r w:rsidR="00B51FE7" w:rsidRPr="00B51FE7">
        <w:t xml:space="preserve"> dalam penelitian ini sistem dibuat dengan menggunakan </w:t>
      </w:r>
      <w:r w:rsidR="00B51FE7" w:rsidRPr="00E06F32">
        <w:rPr>
          <w:i/>
        </w:rPr>
        <w:t>androidwebview</w:t>
      </w:r>
      <w:r w:rsidR="00B51FE7" w:rsidRPr="00B51FE7">
        <w:t xml:space="preserve"> dan menerapkan metode </w:t>
      </w:r>
      <w:r w:rsidR="00B51FE7" w:rsidRPr="00E06F32">
        <w:rPr>
          <w:i/>
        </w:rPr>
        <w:t>fast</w:t>
      </w:r>
      <w:r w:rsidR="00B51FE7" w:rsidRPr="00B51FE7">
        <w:t xml:space="preserve"> sebagai cara untuk membuat sistem tersebut.</w:t>
      </w:r>
      <w:r w:rsidR="00B51FE7">
        <w:t xml:space="preserve"> Penelitian </w:t>
      </w:r>
      <w:r w:rsidR="00B51FE7" w:rsidRPr="00B51FE7">
        <w:t xml:space="preserve">dengan judul sistem informasi pelayanan masyarakat berbasis </w:t>
      </w:r>
      <w:r w:rsidR="00B51FE7" w:rsidRPr="00E06F32">
        <w:rPr>
          <w:i/>
        </w:rPr>
        <w:t>android</w:t>
      </w:r>
      <w:r w:rsidR="00B51FE7" w:rsidRPr="00B51FE7">
        <w:t xml:space="preserve"> pada kantor desa kalibamamase. </w:t>
      </w:r>
      <w:r w:rsidR="00B51FE7">
        <w:t xml:space="preserve">spekta. Penelitian ini oleh </w:t>
      </w:r>
      <w:r w:rsidR="00BF5CF6">
        <w:fldChar w:fldCharType="begin" w:fldLock="1"/>
      </w:r>
      <w:r w:rsidR="00B51FE7">
        <w:instrText>ADDIN CSL_CITATION {"citationItems":[{"id":"ITEM-1","itemData":{"DOI":"10.12928/spekta.v1i2.2860","ISSN":"2723-8008","abstract":"The problem in this thesis research is how to design an Android-Based Community Service Information System at the KalibaMamase Village office. Information Systems for Community Services are based on the system using Black Box Testing and the accuracy of the information system is based on user testing.  The research objective is to design and build a Village-level Community Service Information System in order to improve the quality of services for village staff and the use of services for local villagers.  The benefit obtained from this research is to make a new innovation for each village to be able to facilitate serving residents or residents in the application for letters. This research uses the life cycle model of the Waterfall system development and the design of an Android-based population service information system.  Data collection methods in this study use the method of observation,  interviews,  and data analysis. The conclusion of the research is that the Community Service Information System can facilitate the process of correspondence services in the Village apparatus as well as the use of services for the community in managing population and obtaining information at the Village Office.   In the Android-Based Community Service Information System at the Kaliba Mamase Village Office","author":[{"dropping-particle":"","family":"Ritnawati","given":"Ritnawati","non-dropping-particle":"","parse-names":false,"suffix":""},{"dropping-particle":"","family":"Suppa","given":"Rinto","non-dropping-particle":"","parse-names":false,"suffix":""},{"dropping-particle":"","family":"Muhallim","given":"Muhlis","non-dropping-particle":"","parse-names":false,"suffix":""}],"container-title":"SPEKTA (Jurnal Pengabdian Kepada Masyarakat : Teknologi dan Aplikasi)","id":"ITEM-1","issue":"2","issued":{"date-parts":[["2020"]]},"page":"95","title":"Sistem Informasi Pelayanan Masyarakat Berbasis Android Pada Kantor Desa Kaliba Mamase","type":"article-journal","volume":"1"},"uris":["http://www.mendeley.com/documents/?uuid=cbc9ae85-f911-439e-941a-a531015f92c5"]}],"mendeley":{"formattedCitation":"[15]","plainTextFormattedCitation":"[15]","previouslyFormattedCitation":"[15]"},"properties":{"noteIndex":0},"schema":"https://github.com/citation-style-language/schema/raw/master/csl-citation.json"}</w:instrText>
      </w:r>
      <w:r w:rsidR="00BF5CF6">
        <w:fldChar w:fldCharType="separate"/>
      </w:r>
      <w:r w:rsidR="00B51FE7" w:rsidRPr="00B51FE7">
        <w:rPr>
          <w:noProof/>
        </w:rPr>
        <w:t>[15]</w:t>
      </w:r>
      <w:r w:rsidR="00BF5CF6">
        <w:fldChar w:fldCharType="end"/>
      </w:r>
      <w:r w:rsidR="00B51FE7">
        <w:t xml:space="preserve">. </w:t>
      </w:r>
      <w:r w:rsidR="00B51FE7" w:rsidRPr="00B51FE7">
        <w:t xml:space="preserve">Penelitian dengan judul </w:t>
      </w:r>
      <w:r w:rsidR="00B51FE7" w:rsidRPr="00E06F32">
        <w:rPr>
          <w:i/>
        </w:rPr>
        <w:t>towards a smart community centre: seidet digital village</w:t>
      </w:r>
      <w:r w:rsidR="00B51FE7">
        <w:t xml:space="preserve"> yang dilakukan oleh </w:t>
      </w:r>
      <w:r w:rsidR="00BF5CF6">
        <w:fldChar w:fldCharType="begin" w:fldLock="1"/>
      </w:r>
      <w:r w:rsidR="00F31DF7">
        <w:instrText>ADDIN CSL_CITATION {"citationItems":[{"id":"ITEM-1","itemData":{"ISBN":"978-3-662-44207-4","author":[{"dropping-particle":"","family":"Phahlamohlaka","given":"Jackie","non-dropping-particle":"","parse-names":false,"suffix":""},{"dropping-particle":"","family":"Dlamini","given":"Zama","non-dropping-particle":"","parse-names":false,"suffix":""},{"dropping-particle":"","family":"Mnisi","given":"Thami","non-dropping-particle":"","parse-names":false,"suffix":""},{"dropping-particle":"","family":"Mashiane","given":"Thulani","non-dropping-particle":"","parse-names":false,"suffix":""},{"dropping-particle":"","family":"Malinga","given":"Linda","non-dropping-particle":"","parse-names":false,"suffix":""}],"container-title":"ICT and Society","id":"ITEM-1","issue":"Chapter 10","issued":{"date-parts":[["2014"]]},"page":"107-121","title":"Towards a Smart Community Centre: SEIDET Digital Village BT  - ICT and Society","type":"article-journal","volume":"431"},"uris":["http://www.mendeley.com/documents/?uuid=de832eb5-27cd-4df2-b348-fffc8d8692db"]}],"mendeley":{"formattedCitation":"[16]","plainTextFormattedCitation":"[16]","previouslyFormattedCitation":"[16]"},"properties":{"noteIndex":0},"schema":"https://github.com/citation-style-language/schema/raw/master/csl-citation.json"}</w:instrText>
      </w:r>
      <w:r w:rsidR="00BF5CF6">
        <w:fldChar w:fldCharType="separate"/>
      </w:r>
      <w:r w:rsidR="00B51FE7" w:rsidRPr="00B51FE7">
        <w:rPr>
          <w:noProof/>
        </w:rPr>
        <w:t>[16]</w:t>
      </w:r>
      <w:r w:rsidR="00BF5CF6">
        <w:fldChar w:fldCharType="end"/>
      </w:r>
      <w:r w:rsidR="00B51FE7" w:rsidRPr="00B51FE7">
        <w:t xml:space="preserve"> penelitian ini mencakup pembangunan masyarakat dan pedesaan melalui berbagi TIK yang langka sumber daya.Penelitian dengan judul </w:t>
      </w:r>
      <w:r w:rsidR="00B51FE7" w:rsidRPr="00E06F32">
        <w:rPr>
          <w:i/>
        </w:rPr>
        <w:t>the strategy of using management information system on village government management of wargakerta village, sukarame, tasikmalaya</w:t>
      </w:r>
      <w:r w:rsidR="00B51FE7">
        <w:t xml:space="preserve">, oleh </w:t>
      </w:r>
      <w:r w:rsidR="00BF5CF6">
        <w:fldChar w:fldCharType="begin" w:fldLock="1"/>
      </w:r>
      <w:r w:rsidR="00F31DF7">
        <w:instrText>ADDIN CSL_CITATION {"citationItems":[{"id":"ITEM-1","itemData":{"ISBN":"9788578110796","ISSN":"1098-6596","PMID":"25246403","abstract":"La detección clínica y la cuantificación de la valvulopatía tricuspídea, a pesar de su importancia, no son del todo exactas. La ecocardiografía es la base de la evaluación diagnóstica y el Doppler-color es útil para la cuantificación de la insuficiencia tricuspídea. La ecocardiografía proporciona información relativa a los tamaños de las cámaras, la función ventricular derecha y el grado de hipertensión pulmonar. De igual modo, la estenosis tricuspídea puede evaluarse de forma exacta con el empleo de gradientes medios y telediastólicos. Las opciones de tratamiento para la estenosis tricuspídea incluyen la valvuloplastia con balón y la reparación quirúrgica de la válvula. La insuficiencia tricuspídea funcional asociada a una cardiopatía izquierda puede requerir atención quirúrgica durante la operación por una afección del corazón izquierdo. La insuficiencia grave requiere generalmente una actuación quirúrgica asociada a la cirugía de la válvula mitral. La insuficiencia tricuspídea leve o moderada requiere cirugía en caso de dilatación anular o hipertensión pulmonar grave. Las opciones quirúrgicas incluyen la reparación de la válvula tricúspide con o sin anuloplastia. En los pacientes con una deformidad anatómica primaria de la válvula tricúspide, puede considerarse una sustitución valvular con una bioprótesis o una válvula mecánica. Los resultados a medio y largo plazo son favorables a la reparación valvular con anuloplastia, en comparación con la sustitución valvular. La valvulopatía pulmonar es de etiología predominantemente congénita, por lo general en forma de estenosis pulmonar. La insuficiencia pulmonar con frecuencia se debe a una valvuloplastia quirúrgica o con balón y tiene secuelas negativas a largo plazo. Los progresos recientes en la sustitución valvular percutánea son importantes.","author":[{"dropping-particle":"","family":"Ju","given":"Jiandong","non-dropping-particle":"","parse-names":false,"suffix":""},{"dropping-particle":"","family":"Wei","given":"Shang Jin","non-dropping-particle":"","parse-names":false,"suffix":""},{"dropping-particle":"","family":"Savira","given":"Fitria","non-dropping-particle":"","parse-names":false,"suffix":""},{"dropping-particle":"","family":"Suharsono","given":"Yudi","non-dropping-particle":"","parse-names":false,"suffix":""},{"dropping-particle":"","family":"Aragão","given":"Roberto","non-dropping-particle":"","parse-names":false,"suffix":""},{"dropping-particle":"","family":"Linsi","given":"Lukas","non-dropping-particle":"","parse-names":false,"suffix":""},{"dropping-particle":"","family":"Editor","given":"Book","non-dropping-particle":"","parse-names":false,"suffix":""},{"dropping-particle":"","family":"Reeger","given":"Ursula","non-dropping-particle":"","parse-names":false,"suffix":""},{"dropping-particle":"","family":"Sievers","given":"Wiebke","non-dropping-particle":"","parse-names":false,"suffix":""},{"dropping-particle":"","family":"Michalopoulou","given":"Catherine","non-dropping-particle":"","parse-names":false,"suffix":""},{"dropping-particle":"","family":"Mimis","given":"Angelos","non-dropping-particle":"","parse-names":false,"suffix":""},{"dropping-particle":"","family":"Editor","given":"Book","non-dropping-particle":"","parse-names":false,"suffix":""},{"dropping-particle":"","family":"Ersbøll","given":"Eva","non-dropping-particle":"","parse-names":false,"suffix":""},{"dropping-particle":"","family":"Groenendijk","given":"Kees","non-dropping-particle":"","parse-names":false,"suffix":""},{"dropping-particle":"","family":"Waldrauch","given":"Harald","non-dropping-particle":"","parse-names":false,"suffix":""},{"dropping-particle":"","family":"Waldrauch","given":"Harald","non-dropping-particle":"","parse-names":false,"suffix":""},{"dropping-particle":"","family":"Bader","given":"E.","non-dropping-particle":"","parse-names":false,"suffix":""},{"dropping-particle":"","family":"Lebhart","given":"Gustav","non-dropping-particle":"","parse-names":false,"suffix":""},{"dropping-particle":"","family":"Neustädter","given":"Christian","non-dropping-particle":"","parse-names":false,"suffix":""},{"dropping-particle":"","family":"Kytir","given":"Josef","non-dropping-particle":"","parse-names":false,"suffix":""},{"dropping-particle":"","family":"Holzer","given":"Werner","non-dropping-particle":"","parse-names":false,"suffix":""},{"dropping-particle":"","family":"Göderle","given":"Wolfgang","non-dropping-particle":"","parse-names":false,"suffix":""},{"dropping-particle":"","family":"Assembly","given":"The National","non-dropping-particle":"","parse-names":false,"suffix":""},{"dropping-particle":"","family":"One","given":"Chapter","non-dropping-particle":"","parse-names":false,"suffix":""},{"dropping-particle":"","family":"Section","given":"Introduction","non-dropping-particle":"","parse-names":false,"suffix":""},{"dropping-particle":"","family":"Purpose","given":"One","non-dropping-particle":"","parse-names":false,"suffix":""},{"dropping-particle":"","family":"Article","given":"Original Orders","non-dropping-particle":"","parse-names":false,"suffix":""},{"dropping-particle":"","family":"Article","given":"Purpose","non-dropping-particle":"","parse-names":false,"suffix":""},{"dropping-particle":"","family":"Article","given":"Federal Statistics","non-dropping-particle":"","parse-names":false,"suffix":""},{"dropping-particle":"","family":"Article","given":"Definitions","non-dropping-particle":"","parse-names":false,"suffix":""},{"dropping-particle":"","family":"Duty","given":"Section Two","non-dropping-particle":"","parse-names":false,"suffix":""},{"dropping-particle":"","family":"Duties","given":"Section Three","non-dropping-particle":"","parse-names":false,"suffix":""},{"dropping-particle":"","family":"Statistics","given":"Federal","non-dropping-particle":"","parse-names":false,"suffix":""},{"dropping-particle":"","family":"Statistics","given":"Federal","non-dropping-particle":"","parse-names":false,"suffix":""},{"dropping-particle":"","family":"Federal","given":"Act","non-dropping-particle":"","parse-names":false,"suffix":""},{"dropping-particle":"","family":"Statistics","given":"Federal","non-dropping-particle":"","parse-names":false,"suffix":""},{"dropping-particle":"","family":"Act","given":"Federal Statistics","non-dropping-particle":"","parse-names":false,"suffix":""},{"dropping-particle":"","family":"Gazette","given":"Federal Law","non-dropping-particle":"","parse-names":false,"suffix":""},{"dropping-particle":"","family":"Meyer-Roux","given":"J.","non-dropping-particle":"","parse-names":false,"suffix":""},{"dropping-particle":"","family":"King","given":"C.","non-dropping-particle":"","parse-names":false,"suffix":""},{"dropping-particle":"","family":"Union","given":"European","non-dropping-particle":"","parse-names":false,"suffix":""},{"dropping-particle":"","family":"States","given":"Member","non-dropping-particle":"","parse-names":false,"suffix":""},{"dropping-particle":"","family":"Parliament","given":"European","non-dropping-particle":"","parse-names":false,"suffix":""},{"dropping-particle":"","family":"Council","given":"The","non-dropping-particle":"","parse-names":false,"suffix":""},{"dropping-particle":"","family":"Party","given":"Working","non-dropping-particle":"","parse-names":false,"suffix":""},{"dropping-particle":"","family":"Santrock","given":"John W.","non-dropping-particle":"","parse-names":false,"suffix":""},{"dropping-particle":"","family":"Splinter","given":"Garth","non-dropping-particle":"","parse-names":false,"suffix":""},{"dropping-particle":"","family":"American Journal of Sociology","given":"","non-dropping-particle":"","parse-names":false,"suffix":""},{"dropping-particle":"","family":"EUROSTAT","given":"","non-dropping-particle":"","parse-names":false,"suffix":""},{"dropping-particle":"","family":"Read","given":"Campbell B.","non-dropping-particle":"","parse-names":false,"suffix":""},{"dropping-particle":"","family":"House","given":"Statistics","non-dropping-particle":"","parse-names":false,"suffix":""},{"dropping-particle":"","family":"Park","given":"Trafford","non-dropping-particle":"","parse-names":false,"suffix":""},{"dropping-particle":"","family":"YAHYA KHAMIS AHMED ALMUALM","given":"","non-dropping-particle":"","parse-names":false,"suffix":""},{"dropping-particle":"","family":"*Anokwuru, C.P. 1, Anyasor, G.N.1, Ajibaye O.2, Fakoya O.1","given":"Okebugwu P.1","non-dropping-particle":"","parse-names":false,"suffix":""},{"dropping-particle":"","family":"Communities","given":"European","non-dropping-particle":"","parse-names":false,"suffix":""},{"dropping-particle":"","family":"Warren","given":"Kenneth","non-dropping-particle":"","parse-names":false,"suffix":""},{"dropping-particle":"","family":"Crandinetti","given":"Faon","non-dropping-particle":"","parse-names":false,"suffix":""},{"dropping-particle":"","family":"CEIC","given":"","non-dropping-particle":"","parse-names":false,"suffix":""},{"dropping-particle":"","family":"Minimum","given":"Summer","non-dropping-particle":"","parse-names":false,"suffix":""},{"dropping-particle":"","family":"Council","given":"National","non-dropping-particle":"","parse-names":false,"suffix":""},{"dropping-particle":"","family":"Order","given":"Elections","non-dropping-particle":"","parse-names":false,"suffix":""},{"dropping-particle":"","family":"Osterwalder","given":"Pascale","non-dropping-particle":"","parse-names":false,"suffix":""},{"dropping-particle":"","family":"Districts","given":"Statistical Enumeration","non-dropping-particle":"","parse-names":false,"suffix":""},{"dropping-particle":"","family":"Districts","given":"Statistical Enumeration","non-dropping-particle":"","parse-names":false,"suffix":""},{"dropping-particle":"","family":"Districts","given":"Statistical Enumeration","non-dropping-particle":"","parse-names":false,"suffix":""},{"dropping-particle":"","family":"Statistik Austria","given":"","non-dropping-particle":"","parse-names":false,"suffix":""},{"dropping-particle":"","family":"Press","given":"Library","non-dropping-particle":"","parse-names":false,"suffix":""},{"dropping-particle":"","family":"Cárdenas López","given":"Ana Cristina","non-dropping-particle":"","parse-names":false,"suffix":""},{"dropping-particle":"","family":"Commission","given":"European","non-dropping-particle":"","parse-names":false,"suffix":""},{"dropping-particle":"","family":"Regulation","given":"Nuts","non-dropping-particle":"","parse-names":false,"suffix":""},{"dropping-particle":"","family":"Commission","given":"European","non-dropping-particle":"","parse-names":false,"suffix":""},{"dropping-particle":"","family":"Commission","given":"European","non-dropping-particle":"","parse-names":false,"suffix":""},{"dropping-particle":"","family":"Commission","given":"European","non-dropping-particle":"","parse-names":false,"suffix":""},{"dropping-particle":"","family":"Grant","given":"Eurostat","non-dropping-particle":"","parse-names":false,"suffix":""},{"dropping-particle":"","family":"States","given":"Member","non-dropping-particle":"","parse-names":false,"suffix":""},{"dropping-particle":"","family":"Statistik Austria","given":"","non-dropping-particle":"","parse-names":false,"suffix":""},{"dropping-particle":"","family":"On-line","given":"Issn","non-dropping-particle":"","parse-names":false,"suffix":""},{"dropping-particle":"","family":"Weekly","given":"Political","non-dropping-particle":"","parse-names":false,"suffix":""},{"dropping-particle":"","family":"Weekly","given":"Political","non-dropping-particle":"","parse-names":false,"suffix":""},{"dropping-particle":"","family":"DaVanzo","given":"J","non-dropping-particle":"","parse-names":false,"suffix":""},{"dropping-particle":"","family":"Dogo","given":"Harun","non-dropping-particle":"","parse-names":false,"suffix":""},{"dropping-particle":"","family":"Grammich","given":"Ca","non-dropping-particle":"","parse-names":false,"suffix":""},{"dropping-particle":"","family":"Jones","given":"James E.","non-dropping-particle":"","parse-names":false,"suffix":""},{"dropping-particle":"","family":"Polls","given":"Bihar","non-dropping-particle":"","parse-names":false,"suffix":""},{"dropping-particle":"","family":"Opinion","given":"Express","non-dropping-particle":"","parse-names":false,"suffix":""},{"dropping-particle":"","family":"Holz","given":"Carsten A.","non-dropping-particle":"","parse-names":false,"suffix":""},{"dropping-particle":"","family":"Baruah","given":"Sanjib","non-dropping-particle":"","parse-names":false,"suffix":""},{"dropping-particle":"","family":"Zelinsky","given":"Wilbur","non-dropping-particle":"","parse-names":false,"suffix":""},{"dropping-particle":"","family":"Hong","given":"L I U","non-dropping-particle":"","parse-names":false,"suffix":""},{"dropping-particle":"","family":"Jingping","given":"Zheng","non-dropping-particle":"","parse-names":false,"suffix":""},{"dropping-particle":"","family":"Tripathi","given":"Alok","non-dropping-particle":"","parse-names":false,"suffix":""},{"dropping-particle":"","family":"Kumar","given":"Anupam","non-dropping-particle":"","parse-names":false,"suffix":""},{"dropping-particle":"","family":"Callen","given":"Tim","non-dropping-particle":"","parse-names":false,"suffix":""},{"dropping-particle":"","family":"Time","given":"Lecture","non-dropping-particle":"","parse-names":false,"suffix":""},{"dropping-particle":"","family":"Science","given":"Malaysian","non-dropping-particle":"","parse-names":false,"suffix":""},{"dropping-particle":"","family":"Report","given":"The","non-dropping-particle":"","parse-names":false,"suffix":""},{"dropping-particle":"","family":"Awareness","given":"Public","non-dropping-particle":"","parse-names":false,"suffix":""},{"dropping-particle":"","family":"Reports","given":"Download","non-dropping-particle":"","parse-names":false,"suffix":""},{"dropping-particle":"","family":"Rao","given":"T. J.","non-dropping-particle":"","parse-names":false,"suffix":""},{"dropping-particle":"","family":"East","given":"Middle","non-dropping-particle":"","parse-names":false,"suffix":""},{"dropping-particle":"","family":"By","given":"Posted","non-dropping-particle":"","parse-names":false,"suffix":""},{"dropping-particle":"","family":"Zoellick","given":"Robert","non-dropping-particle":"","parse-names":false,"suffix":""},{"dropping-particle":"","family":"Picks","given":"D H","non-dropping-particle":"","parse-names":false,"suffix":""},{"dropping-particle":"","family":"No","given":"Act","non-dropping-particle":"","parse-names":false,"suffix":""},{"dropping-particle":"","family":"Whereas","given":"Census","non-dropping-particle":"","parse-names":false,"suffix":""},{"dropping-particle":"","family":"Act","given":"This","non-dropping-particle":"","parse-names":false,"suffix":""},{"dropping-particle":"","family":"Act","given":"Census","non-dropping-particle":"","parse-names":false,"suffix":""},{"dropping-particle":"","family":"Win","given":"Dream Dare","non-dropping-particle":"","parse-names":false,"suffix":""},{"dropping-particle":"","family":"Delhi","given":"New","non-dropping-particle":"","parse-names":false,"suffix":""},{"dropping-particle":"","family":"Matters","given":"I N Statistical","non-dropping-particle":"","parse-names":false,"suffix":""},{"dropping-particle":"","family":"Ministry of Statistics and Programme Implementation","given":"","non-dropping-particle":"","parse-names":false,"suffix":""},{"dropping-particle":"","family":"Reports","given":"Download","non-dropping-particle":"","parse-names":false,"suffix":""},{"dropping-particle":"","family":"Us","given":"About","non-dropping-particle":"","parse-names":false,"suffix":""},{"dropping-particle":"","family":"Charter","given":"Citizen","non-dropping-particle":"","parse-names":false,"suffix":""},{"dropping-particle":"","family":"Documents","given":"Public","non-dropping-particle":"","parse-names":false,"suffix":""},{"dropping-particle":"","family":"Officials","given":"Directory Of","non-dropping-particle":"","parse-names":false,"suffix":""},{"dropping-particle":"","family":"Us","given":"Contact","non-dropping-particle":"","parse-names":false,"suffix":""},{"dropping-particle":"","family":"Ministry of Law and Justice","given":"Government of India","non-dropping-particle":"","parse-names":false,"suffix":""},{"dropping-particle":"","family":"Ii","given":"Chapter","non-dropping-particle":"","parse-names":false,"suffix":""},{"dropping-particle":"","family":"Iii","given":"Chapter","non-dropping-particle":"","parse-names":false,"suffix":""},{"dropping-particle":"","family":"Iv","given":"Chapter","non-dropping-particle":"","parse-names":false,"suffix":""},{"dropping-particle":"","family":"Biemer","given":"Paul P.","non-dropping-particle":"","parse-names":false,"suffix":""},{"dropping-particle":"","family":"Groves","given":"Robert M.","non-dropping-particle":"","parse-names":false,"suffix":""},{"dropping-particle":"","family":"Lyberg","given":"Lars","non-dropping-particle":"","parse-names":false,"suffix":""},{"dropping-particle":"","family":"Page","given":"Quick Notes","non-dropping-particle":"","parse-names":false,"suffix":""},{"dropping-particle":"","family":"Agrawal","given":"Ankush","non-dropping-particle":"","parse-names":false,"suffix":""},{"dropping-particle":"","family":"Kumar","given":"Vikas","non-dropping-particle":"","parse-names":false,"suffix":""},{"dropping-particle":"","family":"Debate","given":"Poverty","non-dropping-particle":"","parse-names":false,"suffix":""},{"dropping-particle":"","family":"Keynesian","given":"New","non-dropping-particle":"","parse-names":false,"suffix":""},{"dropping-particle":"","family":"Censuses","given":"Winning","non-dropping-particle":"","parse-names":false,"suffix":""},{"dropping-particle":"","family":"Set","given":"Problem","non-dropping-particle":"","parse-names":false,"suffix":""},{"dropping-particle":"","family":"Econ","given":"Stanford","non-dropping-particle":"","parse-names":false,"suffix":""},{"dropping-particle":"","family":"Donaldson","given":"Dave","non-dropping-particle":"","parse-names":false,"suffix":""},{"dropping-particle":"","family":"Lecture","given":"Winter","non-dropping-particle":"","parse-names":false,"suffix":""},{"dropping-particle":"","family":"Deaton","given":"Angus","non-dropping-particle":"","parse-names":false,"suffix":""},{"dropping-particle":"","family":"Kozel","given":"Valerie","non-dropping-particle":"","parse-names":false,"suffix":""},{"dropping-particle":"","family":"Autumn-","given":"Semester Fees","non-dropping-particle":"","parse-names":false,"suffix":""},{"dropping-particle":"","family":"Ugs","given":"Examination","non-dropping-particle":"","parse-names":false,"suffix":""},{"dropping-particle":"","family":"Kotas","given":"Tadeusz","non-dropping-particle":"","parse-names":false,"suffix":""},{"dropping-particle":"","family":"Analysis","given":"Exergy","non-dropping-particle":"","parse-names":false,"suffix":""},{"dropping-particle":"","family":"Buildings","given":"Sustainable","non-dropping-particle":"","parse-names":false,"suffix":""},{"dropping-particle":"","family":"Society","given":"American","non-dropping-particle":"","parse-names":false,"suffix":""},{"dropping-particle":"","family":"Engineers","given":"Air-conditioning","non-dropping-particle":"","parse-names":false,"suffix":""},{"dropping-particle":"","family":"Analysis","given":"Exergy","non-dropping-particle":"","parse-names":false,"suffix":""},{"dropping-particle":"","family":"Buildings","given":"Sustainable","non-dropping-particle":"","parse-names":false,"suffix":""},{"dropping-particle":"","family":"Appartement","given":"A","non-dropping-particle":"","parse-names":false,"suffix":""},{"dropping-particle":"","family":"Office","given":"Debasis Mondal","non-dropping-particle":"","parse-names":false,"suffix":""},{"dropping-particle":"","family":"Hours","given":"Office","non-dropping-particle":"","parse-names":false,"suffix":""},{"dropping-particle":"","family":"Samuelson","given":"Paul Anthony","non-dropping-particle":"","parse-names":false,"suffix":""},{"dropping-particle":"","family":"Laureate","given":"Nobel","non-dropping-particle":"","parse-names":false,"suffix":""},{"dropping-particle":"","family":"Prasad","given":"Manish Kumar","non-dropping-particle":"","parse-names":false,"suffix":""},{"dropping-particle":"","family":"Castro","given":"Andre","non-dropping-particle":"","parse-names":false,"suffix":""},{"dropping-particle":"","family":"Economics briefs","given":"","non-dropping-particle":"","parse-names":false,"suffix":""},{"dropping-particle":"","family":"Taylor","given":"Cynthia","non-dropping-particle":"","parse-names":false,"suffix":""},{"dropping-particle":"","family":"Femstra","given":"","non-dropping-particle":"","parse-names":false,"suffix":""},{"dropping-particle":"","family":"Model","given":"Specific Factor","non-dropping-particle":"","parse-names":false,"suffix":""},{"dropping-particle":"","family":"ABEP","given":"Associação Brasileira de empresas de pesquisa","non-dropping-particle":"","parse-names":false,"suffix":""},{"dropping-particle":"","family":"Nursalam, 2016","given":"metode penelitian","non-dropping-particle":"","parse-names":false,"suffix":""},{"dropping-particle":"","family":"Fallis","given":"A.G","non-dropping-particle":"","parse-names":false,"suffix":""},{"dropping-particle":"","family":"Pastrello","given":"Fernando Henrique Honda","non-dropping-particle":"","parse-names":false,"suffix":""},{"dropping-particle":"","family":"Garcao","given":"Diogo Costa","non-dropping-particle":"","parse-names":false,"suffix":""},{"dropping-particle":"","family":"Pereira","given":"Karina","non-dropping-particle":"","parse-names":false,"suffix":""},{"dropping-particle":"","family":"Melo","given":"Géssika Araújo","non-dropping-particle":"de","parse-names":false,"suffix":""},{"dropping-particle":"","family":"Lemos","given":"Moema Teixeira Maia","non-dropping-particle":"","parse-names":false,"suffix":""},{"dropping-particle":"","family":"Carvalho","given":"Sandra Maria Cordeiro Rocha","non-dropping-particle":"de","parse-names":false,"suffix":""},{"dropping-particle":"","family":"Martins Germano","given":"Cristina de Fátima","non-dropping-particle":"","parse-names":false,"suffix":""},{"dropping-particle":"da","family":"Silva","given":"Rafaela Ribeiro","non-dropping-particle":"","parse-names":false,"suffix":""},{"dropping-particle":"","family":"Iwabe-Marchese","given":"Cristina","non-dropping-particle":"","parse-names":false,"suffix":""},{"dropping-particle":"","family":"Tavares","given":"Caroline Nogueira","non-dropping-particle":"","parse-names":false,"suffix":""},{"dropping-particle":"","family":"Carbonero","given":"Flávia Cristina","non-dropping-particle":"","parse-names":false,"suffix":""},{"dropping-particle":"","family":"Finamore","given":"Poliana da Silva","non-dropping-particle":"","parse-names":false,"suffix":""},{"dropping-particle":"","family":"Kós","given":"Rodolfo Silva","non-dropping-particle":"","parse-names":false,"suffix":""},{"dropping-particle":"","family":"Corrêa","given":"João Carlos Ferrari","non-dropping-particle":"","parse-names":false,"suffix":""},{"dropping-particle":"","family":"D","given":"","non-dropping-particle":"","parse-names":false,"suffix":""},{"dropping-particle":"","family":"Collange Grecco","given":"Luanda André","non-dropping-particle":"","parse-names":false,"suffix":""},{"dropping-particle":"","family":"Freitas","given":"Tatiana Beline","non-dropping-particle":"De","parse-names":false,"suffix":""},{"dropping-particle":"","family":"Satie","given":"Julia","non-dropping-particle":"","parse-names":false,"suffix":""},{"dropping-particle":"","family":"Bagne","given":"Eduardo","non-dropping-particle":"","parse-names":false,"suffix":""},{"dropping-particle":"","family":"Oliveira","given":"Claudia Santos Cláudia S.","non-dropping-particle":"","parse-names":false,"suffix":""},{"dropping-particle":"","family":"Souza","given":"Daniel Rubio","non-dropping-particle":"De","parse-names":false,"suffix":""},{"dropping-particle":"","family":"Rezende","given":"Fernanda Lobo","non-dropping-particle":"","parse-names":false,"suffix":""},{"dropping-particle":"","family":"Duarte","given":"Natália de Almeida Carvalho A.C. De Almeida Carvalho","non-dropping-particle":"","parse-names":false,"suffix":""},{"dropping-particle":"","family":"Grecco","given":"Luanda André Collange A.Collange","non-dropping-particle":"","parse-names":false,"suffix":""},{"dropping-particle":"","family":"Oliveira","given":"Claudia Santos Cláudia S.","non-dropping-particle":"","parse-names":false,"suffix":""},{"dropping-particle":"","family":"Batista","given":"Kérima Giamarim","non-dropping-particle":"","parse-names":false,"suffix":""},{"dropping-particle":"","family":"Lopes","given":"Priscila de Oliveira Bianchi","non-dropping-particle":"","parse-names":false,"suffix":""},{"dropping-particle":"","family":"Serradilha","given":"Simone Mitie","non-dropping-particle":"","parse-names":false,"suffix":""},{"dropping-particle":"de","family":"Souza","given":"Grazielle Aurelina Fraga","non-dropping-particle":"","parse-names":false,"suffix":""},{"dropping-particle":"","family":"Bella","given":"Geruza Perlato","non-dropping-particle":"","parse-names":false,"suffix":""},{"dropping-particle":"de","family":"Souza","given":"Regina Célia Turrola","non-dropping-particle":"","parse-names":false,"suffix":""},{"dropping-particle":"","family":"Grecco","given":"Luanda André Collange A.Collange","non-dropping-particle":"","parse-names":false,"suffix":""},{"dropping-particle":"","family":"Duarte","given":"Natália de Almeida Carvalho A.C. De Almeida Carvalho","non-dropping-particle":"","parse-names":false,"suffix":""},{"dropping-particle":"","family":"Mendonça","given":"Mariana E.","non-dropping-particle":"","parse-names":false,"suffix":""},{"dropping-particle":"","family":"Cimolin","given":"Veronica Ônica","non-dropping-particle":"","parse-names":false,"suffix":""},{"dropping-particle":"","family":"Galli","given":"Manuela","non-dropping-particle":"","parse-names":false,"suffix":""},{"dropping-particle":"","family":"Fregni","given":"Felipe","non-dropping-particle":"","parse-names":false,"suffix":""},{"dropping-particle":"","family":"Oliveira","given":"Claudia Santos Cláudia S.","non-dropping-particle":"","parse-names":false,"suffix":""},{"dropping-particle":"","family":"Nascimento","given":"Natália Feitoza","non-dropping-particle":"Do","parse-names":false,"suffix":""},{"dropping-particle":"","family":"Marques","given":"Janice Souza","non-dropping-particle":"","parse-names":false,"suffix":""},{"dropping-particle":"","family":"Triqueiro","given":"Larissa Coutinho de Lucena","non-dropping-particle":"","parse-names":false,"suffix":""},{"dropping-particle":"","family":"Silva","given":"Talita Dias Tállyta Camyla Chaves Tassiane Araújo dos Santos","non-dropping-particle":"Da","parse-names":false,"suffix":""},{"dropping-particle":"","family":"Lacerda","given":"Matheus Oliveira","non-dropping-particle":"","parse-names":false,"suffix":""},{"dropping-particle":"","family":"Lindquist","given":"Ana Raquel Rodrigues","non-dropping-particle":"","parse-names":false,"suffix":""},{"dropping-particle":"","family":"Barbosa","given":"Adriane Provezano","non-dropping-particle":"","parse-names":false,"suffix":""},{"dropping-particle":"","family":"Vaz","given":"Daniela Virginia Virgínia","non-dropping-particle":"","parse-names":false,"suffix":""},{"dropping-particle":"","family":"Benseman Gontijo Ana Paula","given":"A. P.","non-dropping-particle":"","parse-names":false,"suffix":""},{"dropping-particle":"","family":"Fonseca","given":"Sérgio Teixeira ST","non-dropping-particle":"","parse-names":false,"suffix":""},{"dropping-particle":"","family":"Mancini","given":"MC Marisa Cotta","non-dropping-particle":"","parse-names":false,"suffix":""},{"dropping-particle":"","family":"Borges","given":"Maria Beatriz Silva","non-dropping-particle":"","parse-names":false,"suffix":""},{"dropping-particle":"","family":"Werneck","given":"Maria José da Silva","non-dropping-particle":"","parse-names":false,"suffix":""},{"dropping-particle":"da","family":"Silva","given":"Michely Salvador Maria de Lourdes","non-dropping-particle":"","parse-names":false,"suffix":""},{"dropping-particle":"","family":"Gandolfi","given":"Lenora","non-dropping-particle":"","parse-names":false,"suffix":""},{"dropping-particle":"","family":"Pratesi","given":"Riccardo","non-dropping-particle":"","parse-names":false,"suffix":""},{"dropping-particle":"","family":"Koch","given":"Huayna Gabriel Barrios","non-dropping-particle":"","parse-names":false,"suffix":""},{"dropping-particle":"","family":"Peixoto","given":"Gabriela de Oliveira","non-dropping-particle":"","parse-names":false,"suffix":""},{"dropping-particle":"","family":"Labronici","given":"Rita Helena Duarte Dias","non-dropping-particle":"","parse-names":false,"suffix":""},{"dropping-particle":"","family":"Silva","given":"Natália Cristina de O. V. e","non-dropping-particle":"","parse-names":false,"suffix":""},{"dropping-particle":"","family":"Alfieri","given":"Fabio Marcon","non-dropping-particle":"","parse-names":false,"suffix":""},{"dropping-particle":"","family":"Portes","given":"Leslie Andrews","non-dropping-particle":"","parse-names":false,"suffix":""},{"dropping-particle":"","family":"Coimbra","given":"Shirlene Aparecida Lopes","non-dropping-particle":"","parse-names":false,"suffix":""},{"dropping-particle":"","family":"Cury","given":"VCR","non-dropping-particle":"","parse-names":false,"suffix":""},{"dropping-particle":"","family":"Mancini","given":"MC Marisa Cotta","non-dropping-particle":"","parse-names":false,"suffix":""},{"dropping-particle":"","family":"Melo","given":"AP","non-dropping-particle":"","parse-names":false,"suffix":""},{"dropping-particle":"","family":"Fonseca","given":"Sérgio Teixeira ST","non-dropping-particle":"","parse-names":false,"suffix":""},{"dropping-particle":"","family":"Sampaio","given":"RF","non-dropping-particle":"","parse-names":false,"suffix":""},{"dropping-particle":"","family":"Tirado","given":"MGA","non-dropping-particle":"","parse-names":false,"suffix":""},{"dropping-particle":"","family":"Oliveira","given":"Luciana Moreira Magalhães de Luana Dos Santos de Luciana Luísa Leite Laís Cardoso","non-dropping-particle":"","parse-names":false,"suffix":""},{"dropping-particle":"","family":"Golin","given":"Marina Ortega","non-dropping-particle":"","parse-names":false,"suffix":""},{"dropping-particle":"","family":"Jer</w:instrText>
      </w:r>
      <w:r w:rsidR="00F31DF7">
        <w:rPr>
          <w:rFonts w:ascii="Tahoma" w:hAnsi="Tahoma" w:cs="Tahoma"/>
        </w:rPr>
        <w:instrText>�</w:instrText>
      </w:r>
      <w:r w:rsidR="00F31DF7">
        <w:instrText>nimo","given":"B P","non-dropping-particle":"","parse-names":false,"suffix":""},{"dropping-particle":"","family":"Silveira","given":"J a","non-dropping-particle":"","parse-names":false,"suffix":""},{"dropping-particle":"","family":"Borges","given":"Maria Beatriz Silva","non-dropping-particle":"","parse-names":false,"suffix":""},{"dropping-particle":"","family":"Dini","given":"P D","non-dropping-particle":"","parse-names":false,"suffix":""},{"dropping-particle":"","family":"David","given":"a C","non-dropping-particle":"","parse-names":false,"suffix":""},{"dropping-particle":"","family":"Grecco","given":"Luanda André Collange A.Collange","non-dropping-particle":"","parse-names":false,"suffix":""},{"dropping-particle":"","family":"Oliveira","given":"Claudia Santos Cláudia S.","non-dropping-particle":"","parse-names":false,"suffix":""},{"dropping-particle":"","family":"Galli","given":"Manuela","non-dropping-particle":"","parse-names":false,"suffix":""},{"dropping-particle":"","family":"Cosmo","given":"Camila","non-dropping-particle":"","parse-names":false,"suffix":""},{"dropping-particle":"","family":"Duarte","given":"Natália de Almeida Carvalho A.C. De Almeida Carvalho","non-dropping-particle":"","parse-names":false,"suffix":""},{"dropping-particle":"","family":"Zanon","given":"Nelci","non-dropping-particle":"","parse-names":false,"suffix":""},{"dropping-particle":"","family":"Edwards","given":"Dylan J.","non-dropping-particle":"","parse-names":false,"suffix":""},{"dropping-particle":"","family":"Fregni","given":"Felipe","non-dropping-particle":"","parse-names":false,"suffix":""},{"dropping-particle":"","family":"Espindula","given":"Ana Paula","non-dropping-particle":"","parse-names":false,"suffix":""},{"dropping-particle":"","family":"Bevilacqua Júnior","given":"Domingos Emanuel","non-dropping-particle":"","parse-names":false,"suffix":""},{"dropping-particle":"","family":"Ribeiro","given":"Mariane Fernandes Maysa Ferreira Martins Márcio Cançado Valadares","non-dropping-particle":"","parse-names":false,"suffix":""},{"dropping-particle":"","family":"Lage","given":"Janaine Brandão","non-dropping-particle":"","parse-names":false,"suffix":""},{"dropping-particle":"de","family":"Mello","given":"Ednéia Corrêa","non-dropping-particle":"","parse-names":false,"suffix":""},{"dropping-particle":"","family":"Raizel","given":"Juliana Beatriz Espindula","non-dropping-particle":"","parse-names":false,"suffix":""},{"dropping-particle":"","family":"Teixeira","given":"Vicente de Paula Antunes","non-dropping-particle":"","parse-names":false,"suffix":""},{"dropping-particle":"","family":"Kakihata","given":"Alessandra Mitie","non-dropping-particle":"","parse-names":false,"suffix":""},{"dropping-particle":"","family":"Moraes Ramalho","given":"Vanessa","non-dropping-particle":"De","parse-names":false,"suffix":""},{"dropping-particle":"","family":"Kanashiro","given":"Mirna Sayuri","non-dropping-particle":"","parse-names":false,"suffix":""},{"dropping-particle":"","family":"Cardoso Oliveira","given":"Laís","non-dropping-particle":"","parse-names":false,"suffix":""},{"dropping-particle":"","family":"Oliveira","given":"Luciana Moreira Magalhães de Luana Dos Santos de Luciana Luísa Leite Laís Cardoso","non-dropping-particle":"","parse-names":false,"suffix":""},{"dropping-particle":"","family":"Rodrigues Branco","given":"Fabio","non-dropping-particle":"","parse-names":false,"suffix":""},{"dropping-particle":"","family":"Pontes Albuquerque","given":"Camila","non-dropping-particle":"","parse-names":false,"suffix":""},{"dropping-particle":"","family":"Martins Braga","given":"Douglas","non-dropping-particle":"","parse-names":false,"suffix":""},{"dropping-particle":"","family":"Maciel","given":"Flaviana","non-dropping-particle":"","parse-names":false,"suffix":""},{"dropping-particle":"","family":"Mazzitelli","given":"Carla","non-dropping-particle":"","parse-names":false,"suffix":""},{"dropping-particle":"","family":"Sá","given":"Cristina dos Santos Cardoso","non-dropping-particle":"de","parse-names":false,"suffix":""},{"dropping-particle":"","family":"Pasin Neto","given":"Hugo","non-dropping-particle":"","parse-names":false,"suffix":""},{"dropping-particle":"","family":"Grecco","given":"Luanda André Collange A.Collange","non-dropping-particle":"","parse-names":false,"suffix":""},{"dropping-particle":"","family":"Ferreira","given":"Luis Alfredo Braun Luiz A.B.","non-dropping-particle":"","parse-names":false,"suffix":""},{"dropping-particle":"","family":"Duarte","given":"Natália de Almeida Carvalho A.C. De Almeida Carvalho","non-dropping-particle":"","parse-names":false,"suffix":""},{"dropping-particle":"","family":"Galli","given":"Manuela","non-dropping-particle":"","parse-names":false,"suffix":""},{"dropping-particle":"","family":"Oliveira","given":"Claudia Santos Cláudia S.","non-dropping-particle":"","parse-names":false,"suffix":""},{"dropping-particle":"","family":"Yamaguchi","given":"Bruna","non-dropping-particle":"","parse-names":false,"suffix":""},{"dropping-particle":"","family":"Souza","given":"Franciele Cristina Ferreira","non-dropping-particle":"De","parse-names":false,"suffix":""},{"dropping-particle":"","family":"Pelloso Villegas","given":"Isabela Lucia","non-dropping-particle":"","parse-names":false,"suffix":""},{"dropping-particle":"","family":"Gluszewicz","given":"Izabel Sampaio","non-dropping-particle":"","parse-names":false,"suffix":""},{"dropping-particle":"","family":"Israel","given":"Vera Lúcia","non-dropping-particle":"","parse-names":false,"suffix":""},{"dropping-particle":"","family":"Costa","given":"Carolina Souza Neves","non-dropping-particle":"Da","parse-names":false,"suffix":""},{"dropping-particle":"","family":"Rodrigues","given":"Fernanda Simioni","non-dropping-particle":"","parse-names":false,"suffix":""},{"dropping-particle":"","family":"Leal","given":"Fernanda Mustafe","non-dropping-particle":"","parse-names":false,"suffix":""},{"dropping-particle":"","family":"Rocha","given":"Nelci Adriana Cicuto Ferreira","non-dropping-particle":"","parse-names":false,"suffix":""},{"dropping-particle":"","family":"Santos","given":"Antônio Cardoso Adriana Neves","non-dropping-particle":"Dos","parse-names":false,"suffix":""},{"dropping-particle":"","family":"Serikawa","given":"Simoni Sayuri","non-dropping-particle":"","parse-names":false,"suffix":""},{"dropping-particle":"","family":"Rocha","given":"Nelci Adriana Cicuto Ferreira","non-dropping-particle":"","parse-names":false,"suffix":""},{"dropping-particle":"","family":"Rafaela","given":"Karize","non-dropping-particle":"","parse-names":false,"suffix":""},{"dropping-particle":"","family":"Novakoski","given":"Mesquita","non-dropping-particle":"","parse-names":false,"suffix":""},{"dropping-particle":"","family":"Ribas","given":"Tainá","non-dropping-particle":"","parse-names":false,"suffix":""},{"dropping-particle":"","family":"Luciana","given":"Mélo","non-dropping-particle":"","parse-names":false,"suffix":""},{"dropping-particle":"","family":"Camargos","given":"Ana Cristina R CVristina Resende","non-dropping-particle":"","parse-names":false,"suffix":""},{"dropping-particle":"","family":"Fontes","given":"Patrícia Lemos Buenos","non-dropping-particle":"","parse-names":false,"suffix":""},{"dropping-particle":"","family":"Gontijo","given":"Érika Gomes","non-dropping-particle":"","parse-names":false,"suffix":""},{"dropping-particle":"","family":"Araújo","given":"Fabrícia Márcia","non-dropping-particle":"","parse-names":false,"suffix":""},{"dropping-particle":"","family":"Cota","given":"Kátia","non-dropping-particle":"","parse-names":false,"suffix":""},{"dropping-particle":"","family":"Furtado","given":"Sheyla Rossana Cavalcanti","non-dropping-particle":"","parse-names":false,"suffix":""},{"dropping-particle":"","family":"Vaz","given":"Daniela Virginia Virgínia","non-dropping-particle":"","parse-names":false,"suffix":""},{"dropping-particle":"","family":"Moura","given":"Leandro Barbosa","non-dropping-particle":"de","parse-names":false,"suffix":""},{"dropping-particle":"","family":"Pinto","given":"Tatiana Pessoa da Silva","non-dropping-particle":"","parse-names":false,"suffix":""},{"dropping-particle":"","family":"Mancini","given":"MC Marisa Cotta","non-dropping-particle":"","parse-names":false,"suffix":""},{"dropping-particle":"de","family":"Sá","given":"Cristina dos Santos Cardoso","non-dropping-particle":"","parse-names":false,"suffix":""},{"dropping-particle":"","family":"Santos","given":"Flávia Heloísa dos Santos","non-dropping-particle":"","parse-names":false,"suffix":""},{"dropping-particle":"","family":"Xavier","given":"Gilberto Fernando","non-dropping-particle":"","parse-names":false,"suffix":""},{"dropping-particle":"","family":"Euriques Batista","given":"João Pedro","non-dropping-particle":"","parse-names":false,"suffix":""},{"dropping-particle":"","family":"Moura de Souza","given":"Denize","non-dropping-particle":"","parse-names":false,"suffix":""},{"dropping-particle":"","family":"Ghattás Testoni","given":"Vanessa","non-dropping-particle":"","parse-names":false,"suffix":""},{"dropping-particle":"","family":"Pereira","given":"Viviane Carla","non-dropping-particle":"","parse-names":false,"suffix":""},{"dropping-particle":"","family":"Gerzson","given":"Laís Rodrigues","non-dropping-particle":"","parse-names":false,"suffix":""},{"dropping-particle":"de","family":"Almeida","given":"Carla Skilhan","non-dropping-particle":"","parse-names":false,"suffix":""},{"dropping-particle":"","family":"Camara Machado","given":"Fabiana Rita","non-dropping-particle":"","parse-names":false,"suffix":""},{"dropping-particle":"","family":"Antunes","given":"Priscilla Pereira","non-dropping-particle":"","parse-names":false,"suffix":""},{"dropping-particle":"","family":"Souza","given":"Jandara De Moura","non-dropping-particle":"","parse-names":false,"suffix":""},{"dropping-particle":"","family":"Santos","given":"Antônio Cardoso Adriana Neves","non-dropping-particle":"Dos","parse-names":false,"suffix":""},{"dropping-particle":"","family":"Levandowski","given":"Daniela Centenaro","non-dropping-particle":"","parse-names":false,"suffix":""},{"dropping-particle":"","family":"Oliveira","given":"Alcyr Alves","non-dropping-particle":"De","parse-names":false,"suffix":""},{"dropping-particle":"","family":"Cabral-Sequeira","given":"Audrey Sartori","non-dropping-particle":"","parse-names":false,"suffix":""},{"dropping-particle":"","family":"Coelho","given":"Daniel Boari","non-dropping-particle":"","parse-names":false,"suffix":""},{"dropping-particle":"","family":"Teixeira","given":"Luis Augusto","non-dropping-particle":"","parse-names":false,"suffix":""},{"dropping-particle":"","family":"Oliveira","given":"Luciana Moreira Magalhães de Luana Dos Santos de Luciana Luísa Leite Laís Cardoso","non-dropping-particle":"","parse-names":false,"suffix":""},{"dropping-particle":"","family":"Braga","given":"Douglas Martins","non-dropping-particle":"","parse-names":false,"suffix":""},{"dropping-particle":"","family":"Oliveira","given":"Luciana Moreira Magalhães de Luana Dos Santos de Luciana Luísa Leite Laís Cardoso","non-dropping-particle":"","parse-names":false,"suffix":""},{"dropping-particle":"","family":"Alves","given":"Túlio Leal","non-dropping-particle":"","parse-names":false,"suffix":""},{"dropping-particle":"","family":"Cyrillo","given":"Fábio Navarro","non-dropping-particle":"","parse-names":false,"suffix":""},{"dropping-particle":"","family":"Kanashiro","given":"Mirna Sayuri","non-dropping-particle":"","parse-names":false,"suffix":""},{"dropping-particle":"","family":"Mélo","given":"TAINÁ RIBAS","non-dropping-particle":"","parse-names":false,"suffix":""},{"dropping-particle":"","family":"Yamaguchi","given":"Bruna","non-dropping-particle":"","parse-names":false,"suffix":""},{"dropping-particle":"","family":"Chiarello","given":"Claudiana Renata","non-dropping-particle":"","parse-names":false,"suffix":""},{"dropping-particle":"","family":"Costin","given":"Ana Cláudia Szczypior Martins Szczypior CLAUDIA SZCZYPIOR Martins Szczypior","non-dropping-particle":"","parse-names":false,"suffix":""},{"dropping-particle":"","family":"Erthal","given":"Vanessa","non-dropping-particle":"","parse-names":false,"suffix":""},{"dropping-particle":"","family":"Israel","given":"Vera Lúcia","non-dropping-particle":"","parse-names":false,"suffix":""},{"dropping-particle":"","family":"NEVES","given":"Eduardo Borba","non-dropping-particle":"","parse-names":false,"suffix":""},{"dropping-particle":"DOS","family":"SANTOS","given":"LARYSSA MAIRA","non-dropping-particle":"","parse-names":false,"suffix":""},{"dropping-particle":"","family":"SABBAG","given":"ALEXANDRE AGUIAR DE AGUIAR","non-dropping-particle":"","parse-names":false,"suffix":""},{"dropping-particle":"","family":"MENEGASSI","given":"DANIEL ALVES","non-dropping-particle":"","parse-names":false,"suffix":""},{"dropping-particle":"","family":"Maltauro","given":"LUCIANA","non-dropping-particle":"","parse-names":false,"suffix":""},{"dropping-particle":"","family":"Costin","given":"Ana Cláudia Szczypior Martins Szczypior CLAUDIA SZCZYPIOR Martins Szczypior","non-dropping-particle":"","parse-names":false,"suffix":""},{"dropping-particle":"","family":"NEVES","given":"Eduardo Borba","non-dropping-particle":"","parse-names":false,"suffix":""},{"dropping-particle":"","family":"Mélo","given":"TAINÁ RIBAS","non-dropping-particle":"","parse-names":false,"suffix":""},{"dropping-particle":"","family":"Possel","given":"Emanuella Farias Reis Peres","non-dropping-particle":"","parse-names":false,"suffix":""},{"dropping-particle":"","family":"Erthal","given":"Vanessa","non-dropping-particle":"","parse-names":false,"suffix":""},{"dropping-particle":"","family":"Costin","given":"Ana Cláudia Szczypior Martins Szczypior CLAUDIA SZCZYPIOR Martins Szczypior","non-dropping-particle":"","parse-names":false,"suffix":""},{"dropping-particle":"","family":"Chiarello","given":"Claudiana Renata","non-dropping-particle":"","parse-names":false,"suffix":""},{"dropping-particle":"","family":"Mélo","given":"TAINÁ RIBAS","non-dropping-particle":"","parse-names":false,"suffix":""},{"dropping-particle":"","family":"Vedoato","given":"Rutiméia Tagliavini","non-dropping-particle":"","parse-names":false,"suffix":""},{"dropping-particle":"","family":"Pereira","given":"Karina","non-dropping-particle":"","parse-names":false,"suffix":""},{"dropping-particle":"","family":"Conde","given":"Amanda Rodrigues","non-dropping-particle":"","parse-names":false,"suffix":""},{"dropping-particle":"","family":"Ribeiro","given":"Mariane Fernandes Maysa Ferreira Martins Márcio Cançado Valadares","non-dropping-particle":"","parse-names":false,"suffix":""},{"dropping-particle":"","family":"Espindula","given":"Ana Paula","non-dropping-particle":"","parse-names":false,"suffix":""},{"dropping-particle":"","family":"Lage","given":"Janaine Brandão","non-dropping-particle":"","parse-names":false,"suffix":""},{"dropping-particle":"","family":"Bevilacqua Júnior","given":"Domingos Emanuel","non-dropping-particle":"","parse-names":false,"suffix":""},{"dropping-particle":"","family":"Diniz","given":"Luanna Honorato","non-dropping-particle":"","parse-names":false,"suffix":""},{"dropping-particle":"de","family":"Mello","given":"Ednéia Corrêa","non-dropping-particle":"","parse-names":false,"suffix":""},{"dropping-particle":"","family":"Ferreira","given":"Alex Abadio","non-dropping-particle":"","parse-names":false,"suffix":""},{"dropping-particle":"","family":"Ferraz","given":"Mara Lúcia Fonseca","non-dropping-particle":"","parse-names":false,"suffix":""},{"dropping-particle":"","family":"Teixeira","given":"Vicente de Paula Antunes","non-dropping-particle":"","parse-names":false,"suffix":""},{"dropping-particle":"","family":"Mota","given":"Andréia Pedrosa","non-dropping-particle":"","parse-names":false,"suffix":""},{"dropping-particle":"","family":"FREITAS","given":"JHENIFFER","non-dropping-particle":"","parse-names":false,"suffix":""},{"dropping-particle":"","family":"Mélo","given":"TAINÁ RIBAS","non-dropping-particle":"","parse-names":false,"suffix":""},{"dropping-particle":"","family":"SABBAG","given":"ALEXANDRE AGUIAR DE AGUIAR","non-dropping-particle":"","parse-names":false,"suffix":""},{"dropping-particle":"","family":"Costin","given":"Ana Cláudia Szczypior Martins Szczypior CLAUDIA SZCZYPIOR Martins Szczypior","non-dropping-particle":"","parse-names":false,"suffix":""},{"dropping-particle":"","family":"NEVES","given":"Eduardo Borba","non-dropping-particle":"","parse-names":false,"suffix":""},{"dropping-particle":"","family":"Horchuliki","given":"Jéssica Aparecida","non-dropping-particle":"","parse-names":false,"suffix":""},{"dropping-particle":"","family":"Antoniassi","given":"Daniele Parisotto","non-dropping-particle":"","parse-names":false,"suffix":""},{"dropping-particle":"","family":"Chiarello","given":"Claudiana Renata","non-dropping-particle":"","parse-names":false,"suffix":""},{"dropping-particle":"","family":"Mélo","given":"TAINÁ RIBAS","non-dropping-particle":"","parse-names":false,"suffix":""},{"dropping-particle":"","family":"Pavão","given":"Silvia Leticia","non-dropping-particle":"","parse-names":false,"suffix":""},{"dropping-particle":"","family":"Arnoni","given":"Joice Luiza Bruno","non-dropping-particle":"","parse-names":false,"suffix":""},{"dropping-particle":"de","family":"Oliveira","given":"Alyne Kalyane Câmara","non-dropping-particle":"","parse-names":false,"suffix":""},{"dropping-particle":"","family":"Rocha","given":"Nelci Adriana Cicuto Ferreira","non-dropping-particle":"","parse-names":false,"suffix":""},{"dropping-particle":"da","family":"Silva","given":"Flávia","non-dropping-particle":"","parse-names":false,"suffix":""},{"dropping-particle":"","family":"Yamaguchi","given":"Bruna","non-dropping-particle":"","parse-names":false,"suffix":""},{"dropping-particle":"de","family":"Almeida","given":"Karielly Cássia","non-dropping-particle":"","parse-names":false,"suffix":""},{"dropping-particle":"","family":"Costin","given":"Ana Cláudia Szczypior Martins Szczypior CLAUDIA SZCZYPIOR Martins Szczypior","non-dropping-particle":"","parse-names":false,"suffix":""},{"dropping-particle":"","family":"Maltauro","given":"LUCIANA","non-dropping-particle":"","parse-names":false,"suffix":""},{"dropping-particle":"","family":"NEVES","given":"Eduardo Borba","non-dropping-particle":"","parse-names":false,"suffix":""},{"dropping-particle":"","family":"Mélo","given":"TAINÁ RIBAS","non-dropping-particle":"","parse-names":false,"suffix":""},{"dropping-particle":"","family":"Neto","given":"Hugo Pasini","non-dropping-particle":"","parse-names":false,"suffix":""},{"dropping-particle":"","family":"Collange Grecco","given":"Luanda André","non-dropping-particle":"","parse-names":false,"suffix":""},{"dropping-particle":"","family":"Duarte","given":"Natália de Almeida Carvalho A.C. De Almeida Carvalho","non-dropping-particle":"","parse-names":false,"suffix":""},{"dropping-particle":"","family":"Christovão","given":"Thaluanna Calil Lourenço","non-dropping-particle":"","parse-names":false,"suffix":""},{"dropping-particle":"","family":"Franco de Oliveira","given":"Luis Vicente","non-dropping-particle":"","parse-names":false,"suffix":""},{"dropping-particle":"","family":"Dumont","given":"Arislander Jonathan Lopes","non-dropping-particle":"","parse-names":false,"suffix":""},{"dropping-particle":"","family":"Galli","given":"Manuela","non-dropping-particle":"","parse-names":false,"suffix":""},{"dropping-particle":"","family":"Oliveira","given":"Claudia Santos Cláudia S.","non-dropping-particle":"","parse-names":false,"suffix":""},{"dropping-particle":"","family":"Bonomo","given":"Lívia Maria Marques","non-dropping-particle":"","parse-names":false,"suffix":""},{"dropping-particle":"","family":"Castro","given":"Vanessa Chamma","non-dropping-particle":"","parse-names":false,"suffix":""},{"dropping-particle":"","family":"Castro","given":"Vanessa Chamma","non-dropping-particle":"","parse-names":false,"suffix":""},{"dropping-particle":"","family":"Ferreira","given":"Denise Maciel","non-dropping-particle":"","parse-names":false,"suffix":""},{"dropping-particle":"","family":"Miyamoto","given":"Samira Tatiyama","non-dropping-particle":"","parse-names":false,"suffix":""},{"dropping-particle":"","family":"Grazziotin dos Santos","given":"C.","non-dropping-particle":"","parse-names":false,"suffix":""},{"dropping-particle":"","family":"Pagnussat","given":"Aline Souza","non-dropping-particle":"","parse-names":false,"suffix":""},{"dropping-particle":"","family":"Simon","given":"A. S.","non-dropping-particle":"","parse-names":false,"suffix":""},{"dropping-particle":"","family":"Py","given":"Rodrigo","non-dropping-particle":"","parse-names":false,"suffix":""},{"dropping-particle":"do","family":"Pinho","given":"Alexandre Severo","non-dropping-particle":"","parse-names":false,"suffix":""},{"dropping-particle":"","family":"Wagner","given":"Mário B.","non-dropping-particle":"","parse-names":false,"suffix":""},{"dropping-particle":"","family":"Furtado","given":"Sheyla Rossana Cavalcanti","non-dropping-particle":"","parse-names":false,"suffix":""},{"dropping-particle":"","family":"Vaz","given":"Daniela Virginia Virgínia","non-dropping-particle":"","parse-names":false,"suffix":""},{"dropping-particle":"","family":"Mancini","given":"MC Marisa Cotta","non-dropping-particle":"","parse-names":false,"suffix":""},{"dropping-particle":"","family":"Rodrigues","given":"Janaína Duarte","non-dropping-particle":"","parse-names":false,"suffix":""},{"dropping-particle":"","family":"Garboci","given":"Mariana","non-dropping-particle":"","parse-names":false,"suffix":""},{"dropping-particle":"","family":"Moraes","given":"Andréa Gomes","non-dropping-particle":"","parse-names":false,"suffix":""},{"dropping-particle":"","family":"Copetti","given":"Fernando","non-dropping-particle":"","parse-names":false,"suffix":""},{"dropping-particle":"","family":"Ângelo","given":"Vera Regina","non-dropping-particle":"","parse-names":false,"suffix":""},{"dropping-particle":"","family":"Chiavoloni","given":"Luana","non-dropping-particle":"","parse-names":false,"suffix":""},{"dropping-particle":"","family":"David","given":"Ana Cristina","non-dropping-particle":"de","parse-names":false,"suffix":""},{"dropping-particle":"","family":"Palácio","given":"Siméia Gaspar","non-dropping-particle":"","parse-names":false,"suffix":""},{"dropping-particle":"","family":"Ferdinande","given":"Ariadne Katia Soares","non-dropping-particle":"","parse-names":false,"suffix":""},{"dropping-particle":"","family":"Gnoatto","given":"Francielle Cristina","non-dropping-particle":"","parse-names":false,"suffix":""},{"dropping-particle":"","family":"Figueiredo","given":"Priscilla R.P.","non-dropping-particle":"","parse-names":false,"suffix":""},{"dropping-particle":"","family":"Mancini","given":"MC Marisa Cotta","non-dropping-particle":"","parse-names":false,"suffix":""},{"dropping-particle":"","family":"Feitosa","given":"Aline M.","non-dropping-particle":"","parse-names":false,"suffix":""},{"dropping-particle":"","family":"Teixeira","given":"Claudia M.M.F.","non-dropping-particle":"","parse-names":false,"suffix":""},{"dropping-particle":"","family":"Guerzoni","given":"Vanessa P.D.","non-dropping-particle":"","parse-names":false,"suffix":""},{"dropping-particle":"","family":"Elvrum","given":"Ann Kristin G.","non-dropping-particle":"","parse-names":false,"suffix":""},{"dropping-particle":"","family":"Ferre","given":"Claudio L.","non-dropping-particle":"","parse-names":false,"suffix":""},{"dropping-particle":"","family":"Gordon","given":"Andrew M.","non-dropping-particle":"","parse-names":false,"suffix":""},{"dropping-particle":"","family":"Brandão","given":"Marina B. De Brito","non-dropping-particle":"","parse-names":false,"suffix":""},{"dropping-particle":"","family":"Corrêa","given":"João Carlos Ferrari","non-dropping-particle":"","parse-names":false,"suffix":""},{"dropping-particle":"","family":"Gonçalves","given":"Rejane Vale","non-dropping-particle":"","parse-names":false,"suffix":""},{"dropping-particle":"","family":"Fonseca","given":"Sérgio Teixeira ST","non-dropping-particle":"","parse-names":false,"suffix":""},{"dropping-particle":"","family":"Araújo","given":"Priscila Albuquerque","non-dropping-particle":"De","parse-names":false,"suffix":""},{"dropping-particle":"","family":"Souza","given":"Thales Rezende","non-dropping-particle":"","parse-names":false,"suffix":""},{"dropping-particle":"","family":"Resende","given":"Renan Alves","non-dropping-particle":"","parse-names":false,"suffix":""},{"dropping-particle":"","family":"Mancini","given":"MC Marisa Cotta","non-dropping-particle":"","parse-names":false,"suffix":""},{"dropping-particle":"","family":"Santos","given":"Antônio Cardoso Adriana Neves","non-dropping-particle":"Dos","parse-names":false,"suffix":""},{"dropping-particle":"","family":"Costa","given":"Carolina Souza Neves","non-dropping-particle":"Da","parse-names":false,"suffix":""},{"dropping-particle":"","family":"Golineleo","given":"Maria Terezinha Baldessar","non-dropping-particle":"","parse-names":false,"suffix":""},{"dropping-particle":"","family":"Rocha","given":"Nelci Adriana Cicuto Ferreira","non-dropping-particle":"","parse-names":false,"suffix":""},{"dropping-particle":"","family":"Farias Cândido","given":"Edna Aragão","non-dropping-particle":"","parse-names":false,"suffix":""},{"dropping-particle":"","family":"Xavier-Filho","given":"Lauro","non-dropping-particle":"","parse-names":false,"suffix":""},{"dropping-particle":"","family":"Intervenção","given":"C S C","non-dropping-particle":"","parse-names":false,"suffix":""},{"dropping-particle":"","family":"Cabral","given":"Audrey Sartori","non-dropping-particle":"","parse-names":false,"suffix":""},{"dropping-particle":"","family":"Narumia","given":"Lisa Carla","non-dropping-particle":"","parse-names":false,"suffix":""},{"dropping-particle":"","family":"Teixeira","given":"Luis Augusto","non-dropping-particle":"","parse-names":false,"suffix":""},{"dropping-particle":"","family":"Silva","given":"Evanir Miranda","non-dropping-particle":"Da","parse-names":false,"suffix":""},{"dropping-particle":"","family":"Silva","given":"Talita Dias Tállyta Camyla Chaves Tassiane Araújo dos Santos","non-dropping-particle":"Da","parse-names":false,"suffix":""},{"dropping-particle":"","family":"Balk","given":"Rodrigo De Souza","non-dropping-particle":"","parse-names":false,"suffix":""},{"dropping-particle":"","family":"Lopes","given":"Robson Ricardo","non-dropping-particle":"","parse-names":false,"suffix":""},{"dropping-particle":"","family":"Santos","given":"Cibele Almeida Christiane B.Abrão Cibele Christian Caldeira","non-dropping-particle":"","parse-names":false,"suffix":""},{"dropping-particle":"","family":"Lara","given":"Simone","non-dropping-particle":"","parse-names":false,"suffix":""},{"dropping-particle":"","family":"Graup","given":"Susane","non-dropping-particle":"","parse-names":false,"suffix":""},{"dropping-particle":"","family":"Martins","given":"Letícia Gomes","non-dropping-particle":"","parse-names":false,"suffix":""},{"dropping-particle":"","family":"Rocha","given":"Lara Patrícia Bastos","non-dropping-particle":"","parse-names":false,"suffix":""},{"dropping-particle":"","family":"Verissimo","given":"Thereza Cristina Rodrigues Abdalla","non-dropping-particle":"","parse-names":false,"suffix":""},{"dropping-particle":"","family":"Silva Souza","given":"Juliana","non-dropping-particle":"Da","parse-names":false,"suffix":""},{"dropping-particle":"","family":"Prudente","given":"Cejane Oliveira Martins","non-dropping-particle":"","parse-names":false,"suffix":""},{"dropping-particle":"","family":"Ribeiro","given":"Mariane Fernandes Maysa Ferreira Martins Márcio Cançado Valadares","non-dropping-particle":"","parse-names":false,"suffix":""},{"dropping-particle":"","family":"Arnoni","given":"Joice Luiza Bruno","non-dropping-particle":"","parse-names":false,"suffix":""},{"dropping-particle":"","family":"Pavão","given":"Silvia Leticia","non-dropping-particle":"","parse-names":false,"suffix":""},{"dropping-particle":"","family":"Santos Silva","given":"Fernanda Pereira","non-dropping-particle":"dos","parse-names":false,"suffix":""},{"dropping-particle":"","family":"Rocha","given":"Nelci Adriana Cicuto Ferreira","non-dropping-particle":"","parse-names":false,"suffix":""},{"dropping-particle":"","family":"Martins","given":"Fabiana Paula Almeida","non-dropping-particle":"","parse-names":false,"suffix":""},{"dropping-particle":"","family":"Massetti","given":"Thaís","non-dropping-particle":"","parse-names":false,"suffix":""},{"dropping-particle":"","family":"Crocetta","given":"Tania Brusque","non-dropping-particle":"","parse-names":false,"suffix":""},{"dropping-particle":"","family":"Lopes","given":"Priscila de Oliveira Bianchi","non-dropping-particle":"","parse-names":false,"suffix":""},{"dropping-particle":"","family":"Silva","given":"Amanda Abreu","non-dropping-particle":"da","parse-names":false,"suffix":""},{"dropping-particle":"","family":"Figueiredo","given":"Eliketylen Fernandes","non-dropping-particle":"","parse-names":false,"suffix":""},{"dropping-particle":"","family":"Abreu","given":"Luiz Carlos","non-dropping-particle":"de","parse-names":false,"suffix":""},{"dropping-particle":"","family":"Silva","given":"Talita Dias Tállyta Camyla Chaves Tassiane Araújo dos Santos","non-dropping-particle":"Da","parse-names":false,"suffix":""},{"dropping-particle":"","family":"Monteiro","given":"Carlos Bandeira de Mello","non-dropping-particle":"","parse-names":false,"suffix":""},{"dropping-particle":"","family":"Reitz","given":"Geison Sebastião","non-dropping-particle":"","parse-names":false,"suffix":""},{"dropping-particle":"","family":"Chirolli","given":"Milena Julia","non-dropping-particle":"","parse-names":false,"suffix":""},{"dropping-particle":"","family":"Gantzel","given":"Letícia Carolina","non-dropping-particle":"","parse-names":false,"suffix":""},{"dropping-particle":"","family":"Lunardelli","given":"Beatriz Schmidt","non-dropping-particle":"","parse-names":false,"suffix":""},{"dropping-particle":"","family":"Pereira","given":"Suzana Matheus","non-dropping-particle":"","parse-names":false,"suffix":""},{"dropping-particle":"","family":"Roesler","given":"Helio","non-dropping-particle":"","parse-names":false,"suffix":""},{"dropping-particle":"","family":"Vaz","given":"Daniela Virginia Virgínia","non-dropping-particle":"","parse-names":false,"suffix":""},{"dropping-particle":"","family":"Mancini","given":"MC Marisa Cotta","non-dropping-particle":"","parse-names":false,"suffix":""},{"dropping-particle":"","family":"Fonseca","given":"Sergio Teixeira","non-dropping-particle":"Da","parse-names":false,"suffix":""},{"dropping-particle":"","family":"Arantes","given":"Nayara Flamini","non-dropping-particle":"","parse-names":false,"suffix":""},{"dropping-particle":"","family":"Silva Pinto","given":"Tatiana Pessoa","non-dropping-particle":"Da","parse-names":false,"suffix":""},{"dropping-particle":"","family":"Araujo","given":"Priscila Albuquerque","non-dropping-particle":"De","parse-names":false,"suffix":""},{"dropping-particle":"","family":"Nunes","given":"Ligia Christina Borsato Guimarães","non-dropping-particle":"","parse-names":false,"suffix":""},{"dropping-particle":"","family":"Quevedo","given":"A. A.F.","non-dropping-particle":"","parse-names":false,"suffix":""},{"dropping-particle":"","family":"Magdalon","given":"E. C.","non-dropping-particle":"","parse-names":false,"suffix":""},{"dropping-particle":"","family":"Trevisan","given":"Claudia Morais","non-dropping-particle":"","parse-names":false,"suffix":""},{"dropping-particle":"","family":"Reitz","given":"Geison Sebastião","non-dropping-particle":"","parse-names":false,"suffix":""},{"dropping-particle":"","family":"Chirolli","given":"Milena Julia","non-dropping-particle":"","parse-names":false,"suffix":""},{"dropping-particle":"","family":"Assunção","given":"Mariana Neis","non-dropping-particle":"","parse-names":false,"suffix":""},{"dropping-particle":"","family":"Crippa","given":"Patricia Vieira de Souza","non-dropping-particle":"","parse-names":false,"suffix":""},{"dropping-particle":"","family":"Pereira","given":"Suzana Matheus","non-dropping-particle":"","parse-names":false,"suffix":""},{"dropping-particle":"","family":"Roesler","given":"Helio","non-dropping-particle":"","parse-names":false,"suffix":""},{"dropping-particle":"","family":"Araujo","given":"Luize Bueno","non-dropping-particle":"De","parse-names":false,"suffix":""},{"dropping-particle":"","family":"Silva","given":"Talita De Castro","non-dropping-particle":"","parse-names":false,"suffix":""},{"dropping-particle":"","family":"Oliveira","given":"Luciana Moreira Magalhães de Luana Dos Santos de Luciana Luísa Leite Laís Cardoso","non-dropping-particle":"","parse-names":false,"suffix":""},{"dropping-particle":"","family":"Tomasetto","given":"Lilian C","non-dropping-particle":"","parse-names":false,"suffix":""},{"dropping-particle":"","family":"Kanashiro","given":"Mirna Sayuri","non-dropping-particle":"","parse-names":false,"suffix":""},{"dropping-particle":"","family":"Braga","given":"Douglas Martins","non-dropping-particle":"","parse-names":false,"suffix":""},{"dropping-particle":"","family":"Collange Grecco","given":"Luanda André","non-dropping-particle":"","parse-names":false,"suffix":""},{"dropping-particle":"","family":"Almeida Carvalho Duarte","given":"Natália","non-dropping-particle":"De","parse-names":false,"suffix":""},{"dropping-particle":"","family":"Mendonça","given":"Mariana E.","non-dropping-particle":"","parse-names":false,"suffix":""},{"dropping-particle":"","family":"Galli","given":"Manuela","non-dropping-particle":"","parse-names":false,"suffix":""},{"dropping-particle":"","family":"Fregni","given":"Felipe","non-dropping-particle":"","parse-names":false,"suffix":""},{"dropping-particle":"","family":"Oliveira","given":"Claudia Santos Cláudia S.","non-dropping-particle":"","parse-names":false,"suffix":""},{"dropping-particle":"","family":"Moura","given":"Renata Calhes Franco","non-dropping-particle":"","parse-names":false,"suffix":""},{"dropping-particle":"","family":"Santos","given":"Cibele Almeida Christiane B.Abrão Cibele Christian Caldeira","non-dropping-particle":"","parse-names":false,"suffix":""},{"dropping-particle":"","family":"Collange Grecco","given":"Luanda André","non-dropping-particle":"","parse-names":false,"suffix":""},{"dropping-particle":"","family":"Albertini","given":"Giorgio","non-dropping-particle":"","parse-names":false,"suffix":""},{"dropping-particle":"","family":"Cimolin","given":"Veronica Ônica","non-dropping-particle":"","parse-names":false,"suffix":""},{"dropping-particle":"","family":"Galli","given":"Manuela","non-dropping-particle":"","parse-names":false,"suffix":""},{"dropping-particle":"","family":"Oliveira","given":"Claudia Santos Cláudia S.","non-dropping-particle":"","parse-names":false,"suffix":""},{"dropping-particle":"","family":"Oliveira","given":"Luciana Moreira Magalhães de Luana Dos Santos de Luciana Luísa Leite Laís Cardoso","non-dropping-particle":"","parse-names":false,"suffix":""},{"dropping-particle":"","family":"Nery","given":"Lorena Campos","non-dropping-particle":"","parse-names":false,"suffix":""},{"dropping-particle":"","family":"Gonçalves","given":"Rejane Vale","non-dropping-particle":"","parse-names":false,"suffix":""},{"dropping-particle":"","family":"Saquetto","given":"Micheli Bernardone","non-dropping-particle":"","parse-names":false,"suffix":""},{"dropping-particle":"","family":"Santana Bispo","given":"Adriana","non-dropping-particle":"de","parse-names":false,"suffix":""},{"dropping-particle":"","family":"Silva Barreto","given":"Camila","non-dropping-particle":"da","parse-names":false,"suffix":""},{"dropping-particle":"","family":"Gonçalves","given":"Katiuce Almeida","non-dropping-particle":"","parse-names":false,"suffix":""},{"dropping-particle":"","family":"Queiroz","given":"Rodrigo Santos","non-dropping-particle":"","parse-names":false,"suffix":""},{"dropping-particle":"","family":"Silva","given":"Cássio Magalhães","non-dropping-particle":"da","parse-names":false,"suffix":""},{"dropping-particle":"","family":"Gomes Neto","given":"Mansueto","non-dropping-particle":"","parse-names":false,"suffix":""},{"dropping-particle":"","family":"Almeida Carvalho Duarte","given":"Natália","non-dropping-particle":"De","parse-names":false,"suffix":""},{"dropping-particle":"","family":"Grecco","given":"Luanda André Collange A.Collange","non-dropping-particle":"","parse-names":false,"suffix":""},{"dropping-particle":"","family":"Galli","given":"Manuela","non-dropping-particle":"","parse-names":false,"suffix":""},{"dropping-particle":"","family":"Fregni","given":"Felipe","non-dropping-particle":"","parse-names":false,"suffix":""},{"dropping-particle":"","family":"Santos Oliveira","given":"Cláudia","non-dropping-particle":"","parse-names":false,"suffix":""},{"dropping-particle":"","family":"Lazzari","given":"Roberta Delasta","non-dropping-particle":"","parse-names":false,"suffix":""},{"dropping-particle":"","family":"Politti","given":"Fabiano","non-dropping-particle":"","parse-names":false,"suffix":""},{"dropping-particle":"","family":"Belina","given":"Stefany Ferreira","non-dropping-particle":"","parse-names":false,"suffix":""},{"dropping-particle":"","family":"Collange Grecco","given":"Luanda André","non-dropping-particle":"","parse-names":false,"suffix":""},{"dropping-particle":"","family":"Santos","given":"Cibele Almeida Christiane B.Abrão Cibele Christian Caldeira","non-dropping-particle":"","parse-names":false,"suffix":""},{"dropping-particle":"","family":"Dumont","given":"Arislander Jonathan Lopes","non-dropping-particle":"","parse-names":false,"suffix":""},{"dropping-particle":"","family":"Lopes","given":"Jamile Benite Palma","non-dropping-particle":"","parse-names":false,"suffix":""},{"dropping-particle":"","family":"Cimolin","given":"Veronica Ônica","non-dropping-particle":"","parse-names":false,"suffix":""},{"dropping-particle":"","family":"Galli","given":"Manuela","non-dropping-particle":"","parse-names":false,"suffix":""},{"dropping-particle":"","family":"Santos Oliveira","given":"Cláudia","non-dropping-particle":"","parse-names":false,"suffix":""},{"dropping-particle":"","family":"Bernardi","given":"Bruna Mello","non-dropping-particle":"","parse-names":false,"suffix":""},{"dropping-particle":"","family":"Motta","given":"Anna Amélia Pereira","non-dropping-particle":"Da","parse-names":false,"suffix":""},{"dropping-particle":"","family":"Allegretti","given":"Kátia Maria Gonçalves","non-dropping-particle":"","parse-names":false,"suffix":""},{"dropping-particle":"","family":"Monteiro","given":"Vanessa Costa","non-dropping-particle":"","parse-names":false,"suffix":""},{"dropping-particle":"","family":"Borges","given":"Heloíse Cazangi","non-dropping-particle":"","parse-names":false,"suffix":""},{"dropping-particle":"","family":"Chamlian","given":"Therezinha Rosane","non-dropping-particle":"","parse-names":false,"suffix":""},{"dropping-particle":"","family":"Masiero","given":"Danilo","non-dropping-particle":"","parse-names":false,"suffix":""},{"dropping-particle":"","family":"Armando","given":"Rua","non-dropping-particle":"","parse-names":false,"suffix":""},{"dropping-particle":"De","family":"Oliveira","given":"Salles","non-dropping-particle":"","parse-names":false,"suffix":""},{"dropping-particle":"","family":"Claudia","given":"Ana","non-dropping-particle":"","parse-names":false,"suffix":""},{"dropping-particle":"De","family":"Oliveira","given":"Tomazetti","non-dropping-particle":"","parse-names":false,"suffix":""},{"dropping-particle":"","family":"Lanzillotta","given":"Priscila","non-dropping-particle":"","parse-names":false,"suffix":""},{"dropping-particle":"","family":"Christovão","given":"Thaluanna Calil Lourenço","non-dropping-particle":"","parse-names":false,"suffix":""},{"dropping-particle":"","family":"Pasini","given":"Hugo","non-dropping-particle":"","parse-names":false,"suffix":""},{"dropping-particle":"","family":"Grecco","given":"Luanda André Collange A.Collange","non-dropping-particle":"","parse-names":false,"suffix":""},{"dropping-particle":"","family":"Ferreira","given":"Luis Alfredo Braun Luiz A.B.","non-dropping-particle":"","parse-names":false,"suffix":""},{"dropping-particle":"","family":"Duarte","given":"Natália de Almeida Carvalho A.C. De Almeida Carvalho","non-dropping-particle":"","parse-names":false,"suffix":""},{"dropping-particle":"","family":"Oliveira","given":"Claudia Santos Cláudia S.","non-dropping-particle":"","parse-names":false,"suffix":""},{"dropping-particle":"","family":"Souto","given":"Deisiane Oliveira","non-dropping-particle":"","parse-names":false,"suffix":""},{"dropping-particle":"","family":"Cruz","given":"Thalita Karla Flores","non-dropping-particle":"","parse-names":false,"suffix":""},{"dropping-particle":"","family":"Coutinho","given":"Kênia","non-dropping-particle":"","parse-names":false,"suffix":""},{"dropping-particle":"","family":"Julio-Costa","given":"Annelise","non-dropping-particle":"","parse-names":false,"suffix":""},{"dropping-particle":"","family":"Fontes","given":"Patrícia Lemos Buenos","non-dropping-particle":"","parse-names":false,"suffix":""},{"dropping-particle":"","family":"Haase","given":"Vitor Geraldi","non-dropping-particle":"","parse-names":false,"suffix":""},{"dropping-particle":"","family":"Mélo","given":"TAINÁ RIBAS","non-dropping-particle":"","parse-names":false,"suffix":""},{"dropping-particle":"","family":"Grecco","given":"Luanda André Collange A.Collange","non-dropping-particle":"","parse-names":false,"suffix":""},{"dropping-particle":"","family":"Duarte","given":"Natália de Almeida Carvalho A.C. De Almeida Carvalho","non-dropping-particle":"","parse-names":false,"suffix":""},{"dropping-particle":"","family":"Zanon","given":"Nelci","non-dropping-particle":"","parse-names":false,"suffix":""},{"dropping-particle":"","family":"Galli","given":"Manuela","non-dropping-particle":"","parse-names":false,"suffix":""},{"dropping-particle":"","family":"Fregni","given":"Felipe","non-dropping-particle":"","parse-names":false,"suffix":""},{"dropping-particle":"","family":"Oliveira","given":"Claudia Santos Cláudia S.","non-dropping-particle":"","parse-names":false,"suffix":""},{"dropping-particle":"","family":"Lazzari","given":"Roberta Delasta","non-dropping-particle":"","parse-names":false,"suffix":""},{"dropping-particle":"","family":"Politti","given":"Fabiano","non-dropping-particle":"","parse-names":false,"suffix":""},{"dropping-particle":"","family":"Santos","given":"Cibele Almeida Christiane B.Abrão Cibele Christian Caldeira","non-dropping-particle":"","parse-names":false,"suffix":""},{"dropping-particle":"","family":"Lopesdumont","given":"Arislander Jonathan","non-dropping-particle":"","parse-names":false,"suffix":""},{"dropping-particle":"","family":"Rezende","given":"Fernanda Lobo","non-dropping-particle":"","parse-names":false,"suffix":""},{"dropping-particle":"","family":"Collangegrecco","given":"Luanda André","non-dropping-particle":"","parse-names":false,"suffix":""},{"dropping-particle":"","family":"Braunferreira","given":"Luiz Alfredo","non-dropping-particle":"","parse-names":false,"suffix":""},{"dropping-particle":"","family":"Oliveira","given":"Claudia Santos Cláudia S.","non-dropping-particle":"","parse-names":false,"suffix":""},{"dropping-particle":"","family":"Feroldi","given":"Monique Maglovsky","non-dropping-particle":"","parse-names":false,"suffix":""},{"dropping-particle":"","family":"Mira","given":"Rafaela Baptistella","non-dropping-particle":"","parse-names":false,"suffix":""},{"dropping-particle":"","family":"Sasseron","given":"Ana Beatriz","non-dropping-particle":"","parse-names":false,"suffix":""},{"dropping-particle":"","family":"Fregadolli","given":"Patricia","non-dropping-particle":"","parse-names":false,"suffix":""},{"dropping-particle":"","family":"Botega","given":"Renan","non-dropping-particle":"","parse-names":false,"suffix":""},{"dropping-particle":"","family":"Medola","given":"Fausto Orsi","non-dropping-particle":"","parse-names":false,"suffix":""},{"dropping-particle":"","family":"Santos","given":"Cibele Almeida Christiane B.Abrão Cibele Christian Caldeira","non-dropping-particle":"","parse-names":false,"suffix":""},{"dropping-particle":"","family":"Silva","given":"Adriana Teresa","non-dropping-particle":"","parse-names":false,"suffix":""},{"dropping-particle":"","family":"Iunes","given":"Denise Hollanda","non-dropping-particle":"","parse-names":false,"suffix":""},{"dropping-particle":"","family":"Purquerio","given":"Benedito De Moraes","non-dropping-particle":"","parse-names":false,"suffix":""},{"dropping-particle":"","family":"Brianeze","given":"Ana Carolina Gama e Silva","non-dropping-particle":"","parse-names":false,"suffix":""},{"dropping-particle":"","family":"Cunha","given":"Andréa Baraldi","non-dropping-particle":"","parse-names":false,"suffix":""},{"dropping-particle":"","family":"Peviani","given":"Sabrina Messa","non-dropping-particle":"","parse-names":false,"suffix":""},{"dropping-particle":"","family":"Miranda","given":"Vanessa Cristina Ribeiro","non-dropping-particle":"","parse-names":false,"suffix":""},{"dropping-particle":"","family":"Tognetti","given":"Virlaine Bardella Lopes","non-dropping-particle":"","parse-names":false,"suffix":""},{"dropping-particle":"","family":"Rocha","given":"Nelci Adriana Cicuto Ferreira","non-dropping-particle":"","parse-names":false,"suffix":""},{"dropping-particle":"","family":"Tudella","given":"Eloisa","non-dropping-particle":"","parse-names":false,"suffix":""},{"dropping-particle":"","family":"Flores","given":"Fabiana Moraes","non-dropping-particle":"","parse-names":false,"suffix":""},{"dropping-particle":"","family":"Dagnese","given":"Frederico","non-dropping-particle":"","parse-names":false,"suffix":""},{"dropping-particle":"","family":"Copetti","given":"Fernando","non-dropping-particle":"","parse-names":false,"suffix":""},{"dropping-particle":"","family":"Antunes","given":"Fabiane Nunes","non-dropping-particle":"","parse-names":false,"suffix":""},{"dropping-particle":"do","family":"Pinho","given":"Alexandre Severo","non-dropping-particle":"","parse-names":false,"suffix":""},{"dropping-particle":"","family":"Kleiner","given":"Ana Francisca Rozin","non-dropping-particle":"","parse-names":false,"suffix":""},{"dropping-particle":"","family":"Salazar","given":"Ana Paula","non-dropping-particle":"","parse-names":false,"suffix":""},{"dropping-particle":"","family":"Eltz","given":"Giovana Duarte","non-dropping-particle":"","parse-names":false,"suffix":""},{"dropping-particle":"","family":"Oliveira Junior","given":"Alcyr Alves","non-dropping-particle":"de","parse-names":false,"suffix":""},{"dropping-particle":"","family":"Cechetti","given":"Fernanda","non-dropping-particle":"","parse-names":false,"suffix":""},{"dropping-particle":"","family":"Galli","given":"Manuela","non-dropping-particle":"","parse-names":false,"suffix":""},{"dropping-particle":"","family":"Pagnussat","given":"Aline Souza","non-dropping-particle":"","parse-names":false,"suffix":""},{"dropping-particle":"","family":"Schewtschik","given":"Ana Carolina","non-dropping-particle":"","parse-names":false,"suffix":""},{"dropping-particle":"","family":"Oliveira","given":"Evandro Santiago","non-dropping-particle":"De","parse-names":false,"suffix":""},{"dropping-particle":"","family":"Vasconcelos Moreira","given":"Izaura","non-dropping-particle":"De","parse-names":false,"suffix":""},{"dropping-particle":"","family":"Ribas","given":"Cristiane Gonçalves","non-dropping-particle":"","parse-names":false,"suffix":""},{"dropping-particle":"","family":"Cunha Loureiro","given":"Ana Paula","non-dropping-particle":"","parse-names":false,"suffix":""},{"dropping-particle":"","family":"Groisman","given":"Mario","non-dropping-particle":"","parse-names":false,"suffix":""},{"dropping-particle":"","family":"Frossard","given":"Willian Meirelles","non-dropping-particle":"","parse-names":false,"suffix":""},{"dropping-particle":"","family":"Ferreira","given":"Helda Maria Barcellos","non-dropping-particle":"","parse-names":false,"suffix":""},{"dropping-particle":"","family":"Garcia","given":"Julia Macruz","non-dropping-particle":"","parse-names":false,"suffix":""},{"dropping-particle":"","family":"Knabben","given":"Rodrigo José","non-dropping-particle":"","parse-names":false,"suffix":""},{"dropping-particle":"","family":"Pereira","given":"Natália Duarte","non-dropping-particle":"","parse-names":false,"suffix":""},{"dropping-particle":"","family":"Ovando","given":"Angélica Cristiane","non-dropping-particle":"","parse-names":false,"suffix":""},{"dropping-particle":"de","family":"Almeida","given":"Marcela Fischer","non-dropping-particle":"","parse-names":false,"suffix":""},{"dropping-particle":"","family":"Obrecht","given":"Andréa","non-dropping-particle":"","parse-names":false,"suffix":""},{"dropping-particle":"","family":"Riechi","given":"Tatiana Jaworski de Sá","non-dropping-particle":"","parse-names":false,"suffix":""},{"dropping-particle":"","family":"Zonta","given":"Marise Bueno","non-dropping-particle":"","parse-names":false,"suffix":""},{"dropping-particle":"","family":"Crippa","given":"Ana Crysthina","non-dropping-particle":"","parse-names":false,"suffix":""},{"dropping-particle":"da","family":"Silva","given":"Michely Salvador Maria de Lourdes","non-dropping-particle":"","parse-names":false,"suffix":""},{"dropping-particle":"","family":"Daltrário","given":"Sandra Mara Beltrami","non-dropping-particle":"","parse-names":false,"suffix":""},{"dropping-particle":"","family":"Grecco","given":"Luanda André Collange A.Collange","non-dropping-particle":"","parse-names":false,"suffix":""},{"dropping-particle":"","family":"Oliveira","given":"Claudia Santos Cláudia S.","non-dropping-particle":"","parse-names":false,"suffix":""},{"dropping-particle":"","family":"Duarte","given":"Natália de Almeida Carvalho A.C. De Almeida Carvalho","non-dropping-particle":"","parse-names":false,"suffix":""},{"dropping-particle":"","family":"Lima","given":"Vânia L.C.Carvalho","non-dropping-particle":"","parse-names":false,"suffix":""},{"dropping-particle":"","family":"Zanon","given":"Nelci","non-dropping-particle":"","parse-names":false,"suffix":""},{"dropping-particle":"","family":"Fregni","given":"Felipe","non-dropping-particle":"","parse-names":false,"suffix":""},{"dropping-particle":"","family":"NEVES","given":"Eduardo Borba","non-dropping-particle":"","parse-names":false,"suffix":""},{"dropping-particle":"","family":"Krueger","given":"Eddy","non-dropping-particle":"","parse-names":false,"suffix":""},{"dropping-particle":"","family":"Pol","given":"Stéphani","non-dropping-particle":"de","parse-names":false,"suffix":""},{"dropping-particle":"","family":"Oliveira","given":"Michelle Cristine Neiro","non-dropping-particle":"de","parse-names":false,"suffix":""},{"dropping-particle":"","family":"Szinke","given":"Armando Fábio","non-dropping-particle":"","parse-names":false,"suffix":""},{"dropping-particle":"","family":"Rosário","given":"Marcelo de Oliveira","non-dropping-particle":"","parse-names":false,"suffix":""},{"dropping-particle":"","family":"Grecco","given":"Luanda André Collange A.Collange","non-dropping-particle":"","parse-names":false,"suffix":""},{"dropping-particle":"","family":"Tomita","given":"Sandra M.","non-dropping-particle":"","parse-names":false,"suffix":""},{"dropping-particle":"","family":"Christovão","given":"Thaluanna Calil Lourenço","non-dropping-particle":"","parse-names":false,"suffix":""},{"dropping-particle":"","family":"Pasini","given":"Hugo","non-dropping-particle":"","parse-names":false,"suffix":""},{"dropping-particle":"","family":"Sampaio","given":"Luciana M.M.","non-dropping-particle":"","parse-names":false,"suffix":""},{"dropping-particle":"","family":"Oliveira","given":"Claudia Santos Cláudia S.","non-dropping-particle":"","parse-names":false,"suffix":""},{"dropping-particle":"","family":"Han","given":"Jay J.","non-dropping-particle":"","parse-names":false,"suffix":""},{"dropping-particle":"","family":"Kurillo","given":"Gregorij","non-dropping-particle":"","parse-names":false,"suffix":""},{"dropping-particle":"","family":"Abresch","given":"R. Ted","non-dropping-particle":"","parse-names":false,"suffix":""},{"dropping-particle":"","family":"Nicorici","given":"Alina","non-dropping-particle":"","parse-names":false,"suffix":""},{"dropping-particle":"","family":"Bajcsy","given":"Ruzena","non-dropping-particle":"","parse-names":false,"suffix":""},{"dropping-particle":"","family":"</w:instrText>
      </w:r>
      <w:r w:rsidR="00F31DF7">
        <w:rPr>
          <w:rFonts w:ascii="Tahoma" w:hAnsi="Tahoma" w:cs="Tahoma"/>
        </w:rPr>
        <w:instrText>เพ็ชราภรณ์</w:instrText>
      </w:r>
      <w:r w:rsidR="00F31DF7">
        <w:instrText>","given":"</w:instrText>
      </w:r>
      <w:r w:rsidR="00F31DF7">
        <w:rPr>
          <w:rFonts w:ascii="Tahoma" w:hAnsi="Tahoma" w:cs="Tahoma"/>
        </w:rPr>
        <w:instrText>ชัชวาลชาญชนกิจ</w:instrText>
      </w:r>
      <w:r w:rsidR="00F31DF7">
        <w:instrText>","non-dropping-particle":"","parse-names":false,"suffix":""},{"dropping-particle":"","family":"D","given":"","non-dropping-particle":"","parse-names":false,"suffix":""},{"dropping-particle":"","family":"Birnkrant","given":"Prof David J","non-dropping-particle":"","parse-names":false,"suffix":""},{"dropping-particle":"","family":"Bushby","given":"Prof Katharine","non-dropping-particle":"","parse-names":false,"suffix":""},{"dropping-particle":"","family":"Bann","given":"Carla M.","non-dropping-particle":"","parse-names":false,"suffix":""},{"dropping-particle":"","family":"Apkon","given":"Prof Susan D","non-dropping-particle":"","parse-names":false,"suffix":""},{"dropping-particle":"","family":"Blackwell","given":"Angela","non-dropping-particle":"","parse-names":false,"suffix":""},{"dropping-particle":"","family":"Brumbaugh","given":"David","non-dropping-particle":"","parse-names":false,"suffix":""},{"dropping-particle":"","family":"Case","given":"Laura E.","non-dropping-particle":"","parse-names":false,"suffix":""},{"dropping-particle":"","family":"Clemens","given":"Prof Paula R.","non-dropping-particle":"","parse-names":false,"suffix":""},{"dropping-particle":"","family":"Hadjiyannakis","given":"Stasia","non-dropping-particle":"","parse-names":false,"suffix":""},{"dropping-particle":"","family":"Pandya","given":"Shree","non-dropping-particle":"","parse-names":false,"suffix":""},{"dropping-particle":"","family":"Street","given":"Natalie","non-dropping-particle":"","parse-names":false,"suffix":""},{"dropping-particle":"","family":"Tomezsko","given":"Jean","non-dropping-particle":"","parse-names":false,"suffix":""},{"dropping-particle":"","family":"Wagner","given":"Prof Kathryn R","non-dropping-particle":"","parse-names":false,"suffix":""},{"dropping-particle":"","family":"Ward","given":"Leanne M.","non-dropping-particle":"","parse-names":false,"suffix":""},{"dropping-particle":"","family":"Weber","given":"David R.","non-dropping-particle":"","parse-names":false,"suffix":""},{"dropping-particle":"","family":"Group","given":"for the DMD Care Considerations Working","non-dropping-particle":"","parse-names":false,"suffix":""},{"dropping-particle":"","family":"Mhatre V. Ho  and Kelsey C. Martin","given":"Ji-Ann Lee","non-dropping-particle":"","parse-names":false,"suffix":""},{"dropping-particle":"","family":"Lue","given":"Yi Jing","non-dropping-particle":"","parse-names":false,"suffix":""},{"dropping-particle":"","family":"Chen","given":"Shun Sheng","non-dropping-particle":"","parse-names":false,"suffix":""},{"dropping-particle":"","family":"Lu","given":"Yen Mou","non-dropping-particle":"","parse-names":false,"suffix":""},{"dropping-particle":"","family":"Castro","given":"Susana Stela Maris de Jezus","non-dropping-particle":"","parse-names":false,"suffix":""},{"dropping-particle":"","family":"Coelho","given":"Vera","non-dropping-particle":"","parse-names":false,"suffix":""},{"dropping-particle":"","family":"Pinto","given":"Ana","non-dropping-particle":"","parse-names":false,"suffix":""},{"dropping-particle":"","family":"Rao","given":"","non-dropping-particle":"","parse-names":false,"suffix":""},{"dropping-particle":"","family":"Research","given":"Ministry of Education and","non-dropping-particle":"","parse-names":false,"suffix":""},{"dropping-particle":"","family":"Birnkrant","given":"David J.","non-dropping-particle":"","parse-names":false,"suffix":""},{"dropping-particle":"","family":"Bushby","given":"Katharine","non-dropping-particle":"","parse-names":false,"suffix":""},{"dropping-particle":"","family":"Bann","given":"Carla M.","non-dropping-particle":"","parse-names":false,"suffix":""},{"dropping-particle":"","family":"Apkon","given":"Susan D.","non-dropping-particle":"","parse-names":false,"suffix":""},{"dropping-particle":"","family":"Blackwell","given":"Angela","non-dropping-particle":"","parse-names":false,"suffix":""},{"dropping-particle":"","family":"Brumbaugh","given":"David","non-dropping-particle":"","parse-names":false,"suffix":""},{"dropping-particle":"","family":"Case","given":"Laura E.","non-dropping-particle":"","parse-names":false,"suffix":""},{"dropping-particle":"","family":"Clemens","given":"Prof Paula R.","non-dropping-particle":"","parse-names":false,"suffix":""},{"dropping-particle":"","family":"Hadjiyannakis","given":"Stasia","non-dropping-particle":"","parse-names":false,"suffix":""},{"dropping-particle":"","family":"Pandya","given":"Shree","non-dropping-particle":"","parse-names":false,"suffix":""},{"dropping-particle":"","family":"Street","given":"Natalie","non-dropping-particle":"","parse-names":false,"suffix":""},{"dropping-particle":"","family":"Tomezsko","given":"Jean","non-dropping-particle":"","parse-names":false,"suffix":""},{"dropping-particle":"","family":"Wagner","given":"Kathryn R.","non-dropping-particle":"","parse-names":false,"suffix":""},{"dropping-particle":"","family":"Ward","given":"Leanne M.","non-dropping-particle":"","parse-names":false,"suffix":""},{"dropping-particle":"","family":"Weber","given":"David R.","non-dropping-particle":"","parse-names":false,"suffix":""},{"dropping-particle":"","family":"Alman","given":"Benjamin A.","non-dropping-particle":"","parse-names":false,"suffix":""},{"dropping-particle":"","family":"Apkon","given":"Susan D.","non-dropping-particle":"","parse-names":false,"suffix":""},{"dropping-particle":"","family":"Blackwell","given":"Angela","non-dropping-particle":"","parse-names":false,"suffix":""},{"dropping-particle":"","family":"Case","given":"Laura E.","non-dropping-particle":"","parse-names":false,"suffix":""},{"dropping-particle":"","family":"Cripe","given":"Linda","non-dropping-particle":"","parse-names":false,"suffix":""},{"dropping-particle":"","family":"Hadjiyannakis","given":"Stasia","non-dropping-particle":"","parse-names":false,"suffix":""},{"dropping-particle":"","family":"Olson","given":"Aaron K.","non-dropping-particle":"","parse-names":false,"suffix":""},{"dropping-particle":"","family":"Sheehan","given":"Daniel W.","non-dropping-particle":"","parse-names":false,"suffix":""},{"dropping-particle":"","family":"Bolen","given":"Julie","non-dropping-particle":"","parse-names":false,"suffix":""},{"dropping-particle":"","family":"Weber","given":"David R.","non-dropping-particle":"","parse-names":false,"suffix":""},{"dropping-particle":"","family":"Ward","given":"Leanne M.","non-dropping-particle":"","parse-names":false,"suffix":""},{"dropping-particle":"","family":"Bendixen","given":"Roxanna M.","non-dropping-particle":"","parse-names":false,"suffix":""},{"dropping-particle":"","family":"Lott","given":"Donovan J.","non-dropping-particle":"","parse-names":false,"suffix":""},{"dropping-particle":"","family":"Senesac","given":"Claudia","non-dropping-particle":"","parse-names":false,"suffix":""},{"dropping-particle":"","family":"Mathur","given":"Sunita","non-dropping-particle":"","parse-names":false,"suffix":""},{"dropping-particle":"","family":"Vandenborne","given":"Krista","non-dropping-particle":"","parse-names":false,"suffix":""},{"dropping-particle":"","family":"Hind","given":"Daniel","non-dropping-particle":"","parse-names":false,"suffix":""},{"dropping-particle":"","family":"Parkin","given":"James","non-dropping-particle":"","parse-names":false,"suffix":""},{"dropping-particle":"","family":"Whitworth","given":"Victoria","non-dropping-particle":"","parse-names":false,"suffix":""},{"dropping-particle":"","family":"Rex","given":"Saleema","non-dropping-particle":"","parse-names":false,"suffix":""},{"dropping-particle":"","family":"Young","given":"Tracey","non-dropping-particle":"","parse-names":false,"suffix":""},{"dropping-particle":"","family":"Hampson","given":"Lisa","non-dropping-particle":"","parse-names":false,"suffix":""},{"dropping-particle":"","family":"Sheehan","given":"Jennie","non-dropping-particle":"","parse-names":false,"suffix":""},{"dropping-particle":"","family":"Maguire","given":"Chin","non-dropping-particle":"","parse-names":false,"suffix":""},{"dropping-particle":"","family":"Cantrill","given":"Hannah","non-dropping-particle":"","parse-names":false,"suffix":""},{"dropping-particle":"","family":"Scott","given":"Elaine","non-dropping-particle":"","parse-names":false,"suffix":""},{"dropping-particle":"","family":"Epps","given":"Heather","non-dropping-particle":"","parse-names":false,"suffix":""},{"dropping-particle":"","family":"Main","given":"Marion","non-dropping-particle":"","parse-names":false,"suffix":""},{"dropping-particle":"","family":"Geary","given":"Michelle","non-dropping-particle":"","parse-names":false,"suffix":""},{"dropping-particle":"","family":"McMurchie","given":"Heather","non-dropping-particle":"","parse-names":false,"suffix":""},{"dropping-particle":"","family":"Pallant","given":"Lindsey","non-dropping-particle":"","parse-names":false,"suffix":""},{"dropping-particle":"","family":"Woods","given":"Daniel","non-dropping-particle":"","parse-names":false,"suffix":""},{"dropping-particle":"","family":"Freeman","given":"Jennifer","non-dropping-particle":"","parse-names":false,"suffix":""},{"dropping-particle":"","family":"Lee","given":"Ellen","non-dropping-particle":"","parse-names":false,"suffix":""},{"dropping-particle":"","family":"Eagle","given":"Michelle","non-dropping-particle":"","parse-names":false,"suffix":""},{"dropping-particle":"","family":"Willis","given":"Tracey","non-dropping-particle":"","parse-names":false,"suffix":""},{"dropping-particle":"","family":"Muntoni","given":"Francesco","non-dropping-particle":"","parse-names":false,"suffix":""},{"dropping-particle":"","family":"Baxter","given":"Peter","non-dropping-particle":"","parse-names":false,"suffix":""},{"dropping-particle":"","family":"Toledo","given":"Aline Martins","non-dropping-particle":"","parse-names":false,"suffix":""},{"dropping-particle":"","family":"Campos","given":"Ana Carolina","non-dropping-particle":"","parse-names":false,"suffix":""},{"dropping-particle":"","family":"Camargos","given":"Ana Cristina R CVristina Resende","non-dropping-particle":"","parse-names":false,"suffix":""},{"dropping-particle":"","family":"Longo","given":"Egmar","non-dropping-particle":"","parse-names":false,"suffix":""},{"dropping-particle":"","family":"Leite","given":"Hercules R","non-dropping-particle":"","parse-names":false,"suffix":""},{"dropping-particle":"","family":"Ayupe","given":"Kênnea M A","non-dropping-particle":"","parse-names":false,"suffix":""},{"dropping-particle":"","family":"Moreira","given":"Rafaela S","non-dropping-particle":"","parse-names":false,"suffix":""},{"dropping-particle":"","family":"Morais","given":"Rosane L S","non-dropping-particle":"","parse-names":false,"suffix":""},{"dropping-particle":"","family":"Robert","given":"J","non-dropping-particle":"","parse-names":false,"suffix":""},{"dropping-particle":"","family":"Rao","given":"","non-dropping-particle":"","parse-names":false,"suffix":""},{"dropping-particle":"","family":"Research","given":"Ministry of Education and","non-dropping-particle":"","parse-names":false,"suffix":""},{"dropping-particle":"","family":"Villela","given":"lucia maria aversa","non-dropping-particle":"","parse-names":false,"suffix":""},{"dropping-particle":"","family":"Rao","given":"","non-dropping-particle":"","parse-names":false,"suffix":""},{"dropping-particle":"","family":"Research","given":"Ministry of Education and","non-dropping-particle":"","parse-names":false,"suffix":""},{"dropping-particle":"","family":"Villela","given":"lucia maria aversa","non-dropping-particle":"","parse-names":false,"suffix":""},{"dropping-particle":"","family":"Nursalam, 2016","given":"metode penelitian","non-dropping-particle":"","parse-names":false,"suffix":""},{"dropping-particle":"","family":"Fallis","given":"A.G","non-dropping-particle":"","parse-names":false,"suffix":""},{"dropping-particle":"","family":"Villela","given":"lucia maria aversa","non-dropping-particle":"","parse-names":false,"suffix":""},{"dropping-particle":"","family":"Nursalam, 2016","given":"metode penelitian","non-dropping-particle":"","parse-names":false,"suffix":""},{"dropping-particle":"","family":"Fallis","given":"A.G","non-dropping-particle":"","parse-names":false,"suffix":""},{"dropping-particle":"","family":"Rao","given":"","non-dropping-particle":"","parse-names":false,"suffix":""},{"dropping-particle":"","family":"Research","given":"Ministry of Education and","non-dropping-particle":"","parse-names":false,"suffix":""},{"dropping-particle":"De","family":"Jacareí","given":"Prefeitura Municipal","non-dropping-particle":"","parse-names":false,"suffix":""},{"dropping-particle":"","family":"Souza","given":"Alexander Teixeira","non-dropping-particle":"","parse-names":false,"suffix":""},{"dropping-particle":"","family":"Carolina","given":"Ana","non-dropping-particle":"","parse-names":false,"suffix":""},{"dropping-particle":"","family":"Clara","given":"Ana","non-dropping-particle":"","parse-names":false,"suffix":""},{"dropping-particle":"","family":"Duarte","given":"Santos","non-dropping-particle":"","parse-names":false,"suffix":""},{"dropping-particle":"","family":"Mourawad","given":"A N A Luiza","non-dropping-particle":"","parse-names":false,"suffix":""},{"dropping-particle":"","family":"De","given":"Ana Maria Marques","non-dropping-particle":"","parse-names":false,"suffix":""},{"dropping-particle":"","family":"Assencao","given":"Barbara","non-dropping-particle":"","parse-names":false,"suffix":""},{"dropping-particle":"","family":"Matoso","given":"Silva","non-dropping-particle":"","parse-names":false,"suffix":""},{"dropping-particle":"","family":"Aurelia","given":"Delma","non-dropping-particle":"","parse-names":false,"suffix":""},{"dropping-particle":"","family":"Villela","given":"lucia maria aversa","non-dropping-particle":"","parse-names":false,"suffix":""},{"dropping-particle":"","family":"Rao","given":"","non-dropping-particle":"","parse-names":false,"suffix":""},{"dropping-particle":"","family":"Research","given":"Ministry of Education and","non-dropping-particle":"","parse-names":false,"suffix":""},{"dropping-particle":"","family":"Nursalam, 2016","given":"metode penelitian","non-dropping-particle":"","parse-names":false,"suffix":""},{"dropping-particle":"","family":"Fallis","given":"A.G","non-dropping-particle":"","parse-names":false,"suffix":""},{"dropping-particle":"","family":"Rao","given":"","non-dropping-particle":"","parse-names":false,"suffix":""},{"dropping-particle":"","family":"Research","given":"Ministry of Education and","non-dropping-particle":"","parse-names":false,"suffix":""},{"dropping-particle":"","family":"Nursalam, 2016","given":"metode penelitian","non-dropping-particle":"","parse-names":false,"suffix":""},{"dropping-particle":"","family":"Fallis","given":"A.G","non-dropping-particle":"","parse-names":false,"suffix":""},{"dropping-particle":"","family":"Rao","given":"","non-dropping-particle":"","parse-names":false,"suffix":""},{"dropping-particle":"","family":"Research","given":"Ministry of Education and","non-dropping-particle":"","parse-names":false,"suffix":""},{"dropping-particle":"","family":"Physical","given":"The","non-dropping-particle":"","parse-names":false,"suffix":""},{"dropping-particle":"","family":"Framework","given":"Literacy Legal","non-dropping-particle":"","parse-names":false,"suffix":""},{"dropping-particle":"","family":"Amil","given":"Badan","non-dropping-particle":"","parse-names":false,"suffix":""},{"dropping-particle":"","family":"Nasional","given":"Zakat","non-dropping-particle":"","parse-names":false,"suffix":""},{"dropping-particle":"","family":"BAZNAS","given":"","non-dropping-particle":"","parse-names":false,"suffix":""},{"dropping-particle":"","family":"Badan","given":"Ketua","non-dropping-particle":"","parse-names":false,"suffix":""},{"dropping-particle":"","family":"Zakat","given":"Amil","non-dropping-particle":"","parse-names":false,"suffix":""},{"dropping-particle":"","family":"Republik","given":"Nasional","non-dropping-particle":"","parse-names":false,"suffix":""},{"dropping-particle":"","family":"غسان","given":"د.","non-dropping-particle":"","parse-names":false,"suffix":""},{"dropping-particle":"","family":"Badan Amil Zakat Nasional","given":"","non-dropping-particle":"","parse-names":false,"suffix":""},{"dropping-particle":"","family":"Dana","given":"Laporan Perubahan Liabilitas D A N","non-dropping-particle":"","parse-names":false,"suffix":""},{"dropping-particle":"","family":"Keuangaii","given":"Laporan","non-dropping-particle":"","parse-names":false,"suffix":""},{"dropping-particle":"","family":"Beraktiir","given":"Yang","non-dropping-particle":"","parse-names":false,"suffix":""},{"dropping-particle":"","family":"Relief","given":"Human","non-dropping-particle":"","parse-names":false,"suffix":""},{"dropping-particle":"","family":"Hall","given":"John K","non-dropping-particle":"","parse-names":false,"suffix":""},{"dropping-particle":"","family":"Weinberger","given":"Rami","non-dropping-particle":"","parse-names":false,"suffix":""},{"dropping-particle":"","family":"Marco","given":"Shmuel","non-dropping-particle":"","parse-names":false,"suffix":""},{"dropping-particle":"","family":"Steinitz","given":"Gideon","non-dropping-particle":"","parse-names":false,"suffix":""},{"dropping-particle":"","family":"Moula","given":"Shayera","non-dropping-particle":"","parse-names":false,"suffix":""},{"dropping-particle":"","family":"Accountants","given":"Registered Public","non-dropping-particle":"","parse-names":false,"suffix":""},{"dropping-particle":"","family":"Report","given":"Annual Auditor S","non-dropping-particle":"","parse-names":false,"suffix":""},{"dropping-particle":"","family":"Accounting","given":"Financial","non-dropping-particle":"","parse-names":false,"suffix":""},{"dropping-particle":"","family":"Keuangan","given":"Laporan Posisi","non-dropping-particle":"","parse-names":false,"suffix":""},{"dropping-particle":"","family":"Saldo","given":"Jumlah","non-dropping-particle":"","parse-names":false,"suffix":""},{"dropping-particle":"","family":"Bersih","given":"Dana","non-dropping-particle":"","parse-names":false,"suffix":""},{"dropping-particle":"","family":"Li","given":"H","non-dropping-particle":"","parse-names":false,"suffix":""},{"dropping-particle":"","family":"Hikmah","given":"Lahmi Ladzdzatul","non-dropping-particle":"","parse-names":false,"suffix":""},{"dropping-particle":"","family":"Almardhiyyah","given":"Najat","non-dropping-particle":"","parse-names":false,"suffix":""},{"dropping-particle":"","family":"Muzakki","given":"Naufal Ahmad","non-dropping-particle":"","parse-names":false,"suffix":""},{"dropping-particle":"","family":"Rahmi K","given":"Nurul Aulia","non-dropping-particle":"","parse-names":false,"suffix":""},{"dropping-particle":"","family":"Zannah","given":"Qoriatul","non-dropping-particle":"","parse-names":false,"suffix":""},{"dropping-particle":"","family":"Adawiyah","given":"Wilda Robiatul","non-dropping-particle":"","parse-names":false,"suffix":""},{"dropping-particle":"","family":"Pengantar","given":"Surat","non-dropping-particle":"","parse-names":false,"suffix":""},{"dropping-particle":"","family":"Nt","given":"I N D Epen D E","non-dropping-particle":"","parse-names":false,"suffix":""},{"dropping-particle":"","family":"Ditor","given":"A U","non-dropping-particle":"","parse-names":false,"suffix":""},{"dropping-particle":"","family":"Port","given":"S R E","non-dropping-particle":"","parse-names":false,"suffix":""},{"dropping-particle":"","family":"Au","given":"Dent","non-dropping-particle":"","parse-names":false,"suffix":""},{"dropping-particle":"","family":"Repo","given":"Dita R S","non-dropping-particle":"","parse-names":false,"suffix":""},{"dropping-particle":"","family":"Pengantar","given":"Surat","non-dropping-particle":"","parse-names":false,"suffix":""},{"dropping-particle":"","family":"Infogripe","given":"Painel","non-dropping-particle":"","parse-names":false,"suffix":""},{"dropping-particle":"","family":"Abertos","given":"Painel Dados","non-dropping-particle":"","parse-names":false,"suffix":""},{"dropping-particle":"da","family":"Saúde","given":"Ministé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United Nations Environment Programme","given":"","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F31DF7">
        <w:rPr>
          <w:rFonts w:ascii="MS Gothic" w:eastAsia="MS Gothic" w:hAnsi="MS Gothic" w:cs="MS Gothic" w:hint="eastAsia"/>
        </w:rPr>
        <w:instrText>島田　千穂</w:instrText>
      </w:r>
      <w:r w:rsidR="00F31DF7">
        <w:instrText>","given":"","non-dropping-particle":"","parse-names":false,"suffix":""},{"dropping-particle":"","family":"</w:instrText>
      </w:r>
      <w:r w:rsidR="00F31DF7">
        <w:rPr>
          <w:rFonts w:ascii="MS Gothic" w:eastAsia="MS Gothic" w:hAnsi="MS Gothic" w:cs="MS Gothic" w:hint="eastAsia"/>
        </w:rPr>
        <w:instrText>美穂</w:instrText>
      </w:r>
      <w:r w:rsidR="00F31DF7">
        <w:instrText>","given":"</w:instrText>
      </w:r>
      <w:r w:rsidR="00F31DF7">
        <w:rPr>
          <w:rFonts w:ascii="MS Gothic" w:eastAsia="MS Gothic" w:hAnsi="MS Gothic" w:cs="MS Gothic" w:hint="eastAsia"/>
        </w:rPr>
        <w:instrText>大桃</w:instrText>
      </w:r>
      <w:r w:rsidR="00F31DF7">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F31DF7">
        <w:rPr>
          <w:rFonts w:ascii="MS Gothic" w:eastAsia="MS Gothic" w:hAnsi="MS Gothic" w:cs="MS Gothic" w:hint="eastAsia"/>
        </w:rPr>
        <w:instrText>岩倉孝明</w:instrText>
      </w:r>
      <w:r w:rsidR="00F31DF7">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F31DF7">
        <w:rPr>
          <w:rFonts w:ascii="MS Gothic" w:eastAsia="MS Gothic" w:hAnsi="MS Gothic" w:cs="MS Gothic" w:hint="eastAsia"/>
        </w:rPr>
        <w:instrText>聡</w:instrText>
      </w:r>
      <w:r w:rsidR="00F31DF7">
        <w:instrText>","given":"</w:instrText>
      </w:r>
      <w:r w:rsidR="00F31DF7">
        <w:rPr>
          <w:rFonts w:ascii="MS Gothic" w:eastAsia="MS Gothic" w:hAnsi="MS Gothic" w:cs="MS Gothic" w:hint="eastAsia"/>
        </w:rPr>
        <w:instrText>内藤</w:instrText>
      </w:r>
      <w:r w:rsidR="00F31DF7">
        <w:instrText>(</w:instrText>
      </w:r>
      <w:r w:rsidR="00F31DF7">
        <w:rPr>
          <w:rFonts w:ascii="MS Gothic" w:eastAsia="MS Gothic" w:hAnsi="MS Gothic" w:cs="MS Gothic" w:hint="eastAsia"/>
        </w:rPr>
        <w:instrText>白土</w:instrText>
      </w:r>
      <w:r w:rsidR="00F31DF7">
        <w:instrText xml:space="preserve">) </w:instrText>
      </w:r>
      <w:r w:rsidR="00F31DF7">
        <w:rPr>
          <w:rFonts w:ascii="MS Gothic" w:eastAsia="MS Gothic" w:hAnsi="MS Gothic" w:cs="MS Gothic" w:hint="eastAsia"/>
        </w:rPr>
        <w:instrText>明美，森田達也，山内敏宏，横道直佑，小田切拓也，今井堅吾，井上聡</w:instrText>
      </w:r>
      <w:r w:rsidR="00F31DF7">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F31DF7">
        <w:rPr>
          <w:rFonts w:ascii="MS Gothic" w:eastAsia="MS Gothic" w:hAnsi="MS Gothic" w:cs="MS Gothic" w:hint="eastAsia"/>
        </w:rPr>
        <w:instrText>福間</w:instrText>
      </w:r>
      <w:r w:rsidR="00F31DF7">
        <w:instrText>","given":"</w:instrText>
      </w:r>
      <w:r w:rsidR="00F31DF7">
        <w:rPr>
          <w:rFonts w:ascii="MS Gothic" w:eastAsia="MS Gothic" w:hAnsi="MS Gothic" w:cs="MS Gothic" w:hint="eastAsia"/>
        </w:rPr>
        <w:instrText>誠之</w:instrText>
      </w:r>
      <w:r w:rsidR="00F31DF7">
        <w:instrText>","non-dropping-particle":"","parse-names":false,"suffix":""},{"dropping-particle":"","family":"</w:instrText>
      </w:r>
      <w:r w:rsidR="00F31DF7">
        <w:rPr>
          <w:rFonts w:ascii="MS Gothic" w:eastAsia="MS Gothic" w:hAnsi="MS Gothic" w:cs="MS Gothic" w:hint="eastAsia"/>
        </w:rPr>
        <w:instrText>大桃美穂</w:instrText>
      </w:r>
      <w:r w:rsidR="00F31DF7">
        <w:instrText>","given":"</w:instrText>
      </w:r>
      <w:r w:rsidR="00F31DF7">
        <w:rPr>
          <w:rFonts w:ascii="MS Gothic" w:eastAsia="MS Gothic" w:hAnsi="MS Gothic" w:cs="MS Gothic" w:hint="eastAsia"/>
        </w:rPr>
        <w:instrText>鶴若麻理</w:instrText>
      </w:r>
      <w:r w:rsidR="00F31DF7">
        <w:instrText>","non-dropping-particle":"","parse-names":false,"suffix":""},{"dropping-particle":"","family":"Yoshida","given":"Noriko","non-dropping-particle":"","parse-names":false,"suffix":""},{"dropping-particle":"","family":"Nakamura","given":"Misuzu","non-dropping-particle":"","parse-names":false,"suffix":""},{"dropping-particle":"","family":"</w:instrText>
      </w:r>
      <w:r w:rsidR="00F31DF7">
        <w:rPr>
          <w:rFonts w:ascii="MS Gothic" w:eastAsia="MS Gothic" w:hAnsi="MS Gothic" w:cs="MS Gothic" w:hint="eastAsia"/>
        </w:rPr>
        <w:instrText>吉田紀子</w:instrText>
      </w:r>
      <w:r w:rsidR="00F31DF7">
        <w:instrText>","given":"</w:instrText>
      </w:r>
      <w:r w:rsidR="00F31DF7">
        <w:rPr>
          <w:rFonts w:ascii="MS Gothic" w:eastAsia="MS Gothic" w:hAnsi="MS Gothic" w:cs="MS Gothic" w:hint="eastAsia"/>
        </w:rPr>
        <w:instrText>中村美鈴</w:instrText>
      </w:r>
      <w:r w:rsidR="00F31DF7">
        <w:instrText>","non-dropping-particle":"","parse-names":false,"suffix":""},{"dropping-particle":"","family":"Maeda","given":"Yoshitaka","non-dropping-particle":"","parse-names":false,"suffix":""},{"dropping-particle":"","family":"Shintani","given":"Shuzo","non-dropping-particle":"","parse-names":false,"suffix":""},{"dropping-particle":"","family":"</w:instrText>
      </w:r>
      <w:r w:rsidR="00F31DF7">
        <w:rPr>
          <w:rFonts w:ascii="MS Gothic" w:eastAsia="MS Gothic" w:hAnsi="MS Gothic" w:cs="MS Gothic" w:hint="eastAsia"/>
        </w:rPr>
        <w:instrText>日本集中治療医学会倫理委員会</w:instrText>
      </w:r>
      <w:r w:rsidR="00F31DF7">
        <w:instrText>","given":"","non-dropping-particle":"","parse-names":false,"suffix":""},{"dropping-particle":"","family":"</w:instrText>
      </w:r>
      <w:r w:rsidR="00F31DF7">
        <w:rPr>
          <w:rFonts w:ascii="MS Gothic" w:eastAsia="MS Gothic" w:hAnsi="MS Gothic" w:cs="MS Gothic" w:hint="eastAsia"/>
        </w:rPr>
        <w:instrText>岡田浩佑</w:instrText>
      </w:r>
      <w:r w:rsidR="00F31DF7">
        <w:instrText xml:space="preserve"> , </w:instrText>
      </w:r>
      <w:r w:rsidR="00F31DF7">
        <w:rPr>
          <w:rFonts w:ascii="MS Gothic" w:eastAsia="MS Gothic" w:hAnsi="MS Gothic" w:cs="MS Gothic" w:hint="eastAsia"/>
        </w:rPr>
        <w:instrText>山口弓子</w:instrText>
      </w:r>
      <w:r w:rsidR="00F31DF7">
        <w:instrText xml:space="preserve"> , </w:instrText>
      </w:r>
      <w:r w:rsidR="00F31DF7">
        <w:rPr>
          <w:rFonts w:ascii="MS Gothic" w:eastAsia="MS Gothic" w:hAnsi="MS Gothic" w:cs="MS Gothic" w:hint="eastAsia"/>
        </w:rPr>
        <w:instrText>有田健一</w:instrText>
      </w:r>
      <w:r w:rsidR="00F31DF7">
        <w:instrText xml:space="preserve"> , </w:instrText>
      </w:r>
      <w:r w:rsidR="00F31DF7">
        <w:rPr>
          <w:rFonts w:ascii="MS Gothic" w:eastAsia="MS Gothic" w:hAnsi="MS Gothic" w:cs="MS Gothic" w:hint="eastAsia"/>
        </w:rPr>
        <w:instrText>鎌田七男</w:instrText>
      </w:r>
      <w:r w:rsidR="00F31DF7">
        <w:instrText xml:space="preserve"> , </w:instrText>
      </w:r>
      <w:r w:rsidR="00F31DF7">
        <w:rPr>
          <w:rFonts w:ascii="MS Gothic" w:eastAsia="MS Gothic" w:hAnsi="MS Gothic" w:cs="MS Gothic" w:hint="eastAsia"/>
        </w:rPr>
        <w:instrText>加藤重子</w:instrText>
      </w:r>
      <w:r w:rsidR="00F31DF7">
        <w:instrText>","given":"</w:instrText>
      </w:r>
      <w:r w:rsidR="00F31DF7">
        <w:rPr>
          <w:rFonts w:ascii="MS Gothic" w:eastAsia="MS Gothic" w:hAnsi="MS Gothic" w:cs="MS Gothic" w:hint="eastAsia"/>
        </w:rPr>
        <w:instrText>佐々木秀美</w:instrText>
      </w:r>
      <w:r w:rsidR="00F31DF7">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F31DF7">
        <w:rPr>
          <w:rFonts w:ascii="MS Gothic" w:eastAsia="MS Gothic" w:hAnsi="MS Gothic" w:cs="MS Gothic" w:hint="eastAsia"/>
        </w:rPr>
        <w:instrText>鈴木</w:instrText>
      </w:r>
      <w:r w:rsidR="00F31DF7">
        <w:instrText>","given":"</w:instrText>
      </w:r>
      <w:r w:rsidR="00F31DF7">
        <w:rPr>
          <w:rFonts w:ascii="MS Gothic" w:eastAsia="MS Gothic" w:hAnsi="MS Gothic" w:cs="MS Gothic" w:hint="eastAsia"/>
        </w:rPr>
        <w:instrText>倫太郎</w:instrText>
      </w:r>
      <w:r w:rsidR="00F31DF7">
        <w:instrText>","non-dropping-particle":"","parse-names":false,"suffix":""},{"dropping-particle":"","family":"</w:instrText>
      </w:r>
      <w:r w:rsidR="00F31DF7">
        <w:rPr>
          <w:rFonts w:ascii="MS Gothic" w:eastAsia="MS Gothic" w:hAnsi="MS Gothic" w:cs="MS Gothic" w:hint="eastAsia"/>
        </w:rPr>
        <w:instrText>土屋</w:instrText>
      </w:r>
      <w:r w:rsidR="00F31DF7">
        <w:instrText>","given":"</w:instrText>
      </w:r>
      <w:r w:rsidR="00F31DF7">
        <w:rPr>
          <w:rFonts w:ascii="MS Gothic" w:eastAsia="MS Gothic" w:hAnsi="MS Gothic" w:cs="MS Gothic" w:hint="eastAsia"/>
        </w:rPr>
        <w:instrText>渉</w:instrText>
      </w:r>
      <w:r w:rsidR="00F31DF7">
        <w:instrText>","non-dropping-particle":"","parse-names":false,"suffix":""},{"dropping-particle":"","family":"</w:instrText>
      </w:r>
      <w:r w:rsidR="00F31DF7">
        <w:rPr>
          <w:rFonts w:ascii="MS Gothic" w:eastAsia="MS Gothic" w:hAnsi="MS Gothic" w:cs="MS Gothic" w:hint="eastAsia"/>
        </w:rPr>
        <w:instrText>藤本</w:instrText>
      </w:r>
      <w:r w:rsidR="00F31DF7">
        <w:instrText>","given":"</w:instrText>
      </w:r>
      <w:r w:rsidR="00F31DF7">
        <w:rPr>
          <w:rFonts w:ascii="MS Gothic" w:eastAsia="MS Gothic" w:hAnsi="MS Gothic" w:cs="MS Gothic" w:hint="eastAsia"/>
        </w:rPr>
        <w:instrText>瑞</w:instrText>
      </w:r>
      <w:r w:rsidR="00F31DF7">
        <w:instrText>","non-dropping-particle":"","parse-names":false,"suffix":""},{"dropping-particle":"","family":"</w:instrText>
      </w:r>
      <w:r w:rsidR="00F31DF7">
        <w:rPr>
          <w:rFonts w:ascii="MS Gothic" w:eastAsia="MS Gothic" w:hAnsi="MS Gothic" w:cs="MS Gothic" w:hint="eastAsia"/>
        </w:rPr>
        <w:instrText>種谷</w:instrText>
      </w:r>
      <w:r w:rsidR="00F31DF7">
        <w:instrText>","given":"</w:instrText>
      </w:r>
      <w:r w:rsidR="00F31DF7">
        <w:rPr>
          <w:rFonts w:ascii="MS Gothic" w:eastAsia="MS Gothic" w:hAnsi="MS Gothic" w:cs="MS Gothic" w:hint="eastAsia"/>
        </w:rPr>
        <w:instrText>良貴</w:instrText>
      </w:r>
      <w:r w:rsidR="00F31DF7">
        <w:instrText>","non-dropping-particle":"","parse-names":false,"suffix":""},{"dropping-particle":"","family":"</w:instrText>
      </w:r>
      <w:r w:rsidR="00F31DF7">
        <w:rPr>
          <w:rFonts w:ascii="MS Gothic" w:eastAsia="MS Gothic" w:hAnsi="MS Gothic" w:cs="MS Gothic" w:hint="eastAsia"/>
        </w:rPr>
        <w:instrText>堀田</w:instrText>
      </w:r>
      <w:r w:rsidR="00F31DF7">
        <w:instrText>","given":"</w:instrText>
      </w:r>
      <w:r w:rsidR="00F31DF7">
        <w:rPr>
          <w:rFonts w:ascii="MS Gothic" w:eastAsia="MS Gothic" w:hAnsi="MS Gothic" w:cs="MS Gothic" w:hint="eastAsia"/>
        </w:rPr>
        <w:instrText>順子</w:instrText>
      </w:r>
      <w:r w:rsidR="00F31DF7">
        <w:instrText>","non-dropping-particle":"","parse-names":false,"suffix":""},{"dropping-particle":"","family":"</w:instrText>
      </w:r>
      <w:r w:rsidR="00F31DF7">
        <w:rPr>
          <w:rFonts w:ascii="MS Gothic" w:eastAsia="MS Gothic" w:hAnsi="MS Gothic" w:cs="MS Gothic" w:hint="eastAsia"/>
        </w:rPr>
        <w:instrText>藤岡</w:instrText>
      </w:r>
      <w:r w:rsidR="00F31DF7">
        <w:instrText>","given":"</w:instrText>
      </w:r>
      <w:r w:rsidR="00F31DF7">
        <w:rPr>
          <w:rFonts w:ascii="MS Gothic" w:eastAsia="MS Gothic" w:hAnsi="MS Gothic" w:cs="MS Gothic" w:hint="eastAsia"/>
        </w:rPr>
        <w:instrText>智則</w:instrText>
      </w:r>
      <w:r w:rsidR="00F31DF7">
        <w:instrText>","non-dropping-particle":"","parse-names":false,"suffix":""},{"dropping-particle":"","family":"</w:instrText>
      </w:r>
      <w:r w:rsidR="00F31DF7">
        <w:rPr>
          <w:rFonts w:ascii="MS Gothic" w:eastAsia="MS Gothic" w:hAnsi="MS Gothic" w:cs="MS Gothic" w:hint="eastAsia"/>
        </w:rPr>
        <w:instrText>河合</w:instrText>
      </w:r>
      <w:r w:rsidR="00F31DF7">
        <w:instrText>","given":"</w:instrText>
      </w:r>
      <w:r w:rsidR="00F31DF7">
        <w:rPr>
          <w:rFonts w:ascii="MS Gothic" w:eastAsia="MS Gothic" w:hAnsi="MS Gothic" w:cs="MS Gothic" w:hint="eastAsia"/>
        </w:rPr>
        <w:instrText>清</w:instrText>
      </w:r>
      <w:r w:rsidR="00F31DF7">
        <w:instrText>","non-dropping-particle":"","parse-names":false,"suffix":""},{"dropping-particle":"","family":"</w:instrText>
      </w:r>
      <w:r w:rsidR="00F31DF7">
        <w:rPr>
          <w:rFonts w:ascii="MS Gothic" w:eastAsia="MS Gothic" w:hAnsi="MS Gothic" w:cs="MS Gothic" w:hint="eastAsia"/>
        </w:rPr>
        <w:instrText>山崎</w:instrText>
      </w:r>
      <w:r w:rsidR="00F31DF7">
        <w:instrText>","given":"</w:instrText>
      </w:r>
      <w:r w:rsidR="00F31DF7">
        <w:rPr>
          <w:rFonts w:ascii="MS Gothic" w:eastAsia="MS Gothic" w:hAnsi="MS Gothic" w:cs="MS Gothic" w:hint="eastAsia"/>
        </w:rPr>
        <w:instrText>俊正</w:instrText>
      </w:r>
      <w:r w:rsidR="00F31DF7">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F31DF7">
        <w:rPr>
          <w:rFonts w:ascii="MS Gothic" w:eastAsia="MS Gothic" w:hAnsi="MS Gothic" w:cs="MS Gothic" w:hint="eastAsia"/>
        </w:rPr>
        <w:instrText>濱吉</w:instrText>
      </w:r>
      <w:r w:rsidR="00F31DF7">
        <w:instrText>","given":"</w:instrText>
      </w:r>
      <w:r w:rsidR="00F31DF7">
        <w:rPr>
          <w:rFonts w:ascii="MS Gothic" w:eastAsia="MS Gothic" w:hAnsi="MS Gothic" w:cs="MS Gothic" w:hint="eastAsia"/>
        </w:rPr>
        <w:instrText>美穂</w:instrText>
      </w:r>
      <w:r w:rsidR="00F31DF7">
        <w:instrText>","non-dropping-particle":"","parse-names":false,"suffix":""},{"dropping-particle":"","family":"</w:instrText>
      </w:r>
      <w:r w:rsidR="00F31DF7">
        <w:rPr>
          <w:rFonts w:ascii="MS Gothic" w:eastAsia="MS Gothic" w:hAnsi="MS Gothic" w:cs="MS Gothic" w:hint="eastAsia"/>
        </w:rPr>
        <w:instrText>河野</w:instrText>
      </w:r>
      <w:r w:rsidR="00F31DF7">
        <w:instrText>","given":"</w:instrText>
      </w:r>
      <w:r w:rsidR="00F31DF7">
        <w:rPr>
          <w:rFonts w:ascii="MS Gothic" w:eastAsia="MS Gothic" w:hAnsi="MS Gothic" w:cs="MS Gothic" w:hint="eastAsia"/>
        </w:rPr>
        <w:instrText>あゆみ</w:instrText>
      </w:r>
      <w:r w:rsidR="00F31DF7">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F31DF7">
        <w:rPr>
          <w:rFonts w:ascii="MS Gothic" w:eastAsia="MS Gothic" w:hAnsi="MS Gothic" w:cs="MS Gothic" w:hint="eastAsia"/>
        </w:rPr>
        <w:instrText>美代子</w:instrText>
      </w:r>
      <w:r w:rsidR="00F31DF7">
        <w:instrText>","given":"</w:instrText>
      </w:r>
      <w:r w:rsidR="00F31DF7">
        <w:rPr>
          <w:rFonts w:ascii="MS Gothic" w:eastAsia="MS Gothic" w:hAnsi="MS Gothic" w:cs="MS Gothic" w:hint="eastAsia"/>
        </w:rPr>
        <w:instrText>岡本</w:instrText>
      </w:r>
      <w:r w:rsidR="00F31DF7">
        <w:instrText>","non-dropping-particle":"","parse-names":false,"suffix":""},{"dropping-particle":"","family":"</w:instrText>
      </w:r>
      <w:r w:rsidR="00F31DF7">
        <w:rPr>
          <w:rFonts w:ascii="MS Gothic" w:eastAsia="MS Gothic" w:hAnsi="MS Gothic" w:cs="MS Gothic" w:hint="eastAsia"/>
        </w:rPr>
        <w:instrText>広美</w:instrText>
      </w:r>
      <w:r w:rsidR="00F31DF7">
        <w:instrText>","given":"</w:instrText>
      </w:r>
      <w:r w:rsidR="00F31DF7">
        <w:rPr>
          <w:rFonts w:ascii="MS Gothic" w:eastAsia="MS Gothic" w:hAnsi="MS Gothic" w:cs="MS Gothic" w:hint="eastAsia"/>
        </w:rPr>
        <w:instrText>島田</w:instrText>
      </w:r>
      <w:r w:rsidR="00F31DF7">
        <w:instrText>","non-dropping-particle":"","parse-names":false,"suffix":""},{"dropping-particle":"","family":"</w:instrText>
      </w:r>
      <w:r w:rsidR="00F31DF7">
        <w:rPr>
          <w:rFonts w:ascii="MS Gothic" w:eastAsia="MS Gothic" w:hAnsi="MS Gothic" w:cs="MS Gothic" w:hint="eastAsia"/>
        </w:rPr>
        <w:instrText>尚子</w:instrText>
      </w:r>
      <w:r w:rsidR="00F31DF7">
        <w:instrText>","given":"</w:instrText>
      </w:r>
      <w:r w:rsidR="00F31DF7">
        <w:rPr>
          <w:rFonts w:ascii="MS Gothic" w:eastAsia="MS Gothic" w:hAnsi="MS Gothic" w:cs="MS Gothic" w:hint="eastAsia"/>
        </w:rPr>
        <w:instrText>斎藤</w:instrText>
      </w:r>
      <w:r w:rsidR="00F31DF7">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F31DF7">
        <w:rPr>
          <w:rFonts w:ascii="MS Gothic" w:eastAsia="MS Gothic" w:hAnsi="MS Gothic" w:cs="MS Gothic" w:hint="eastAsia"/>
        </w:rPr>
        <w:instrText>江尻</w:instrText>
      </w:r>
      <w:r w:rsidR="00F31DF7">
        <w:instrText>","given":"</w:instrText>
      </w:r>
      <w:r w:rsidR="00F31DF7">
        <w:rPr>
          <w:rFonts w:ascii="MS Gothic" w:eastAsia="MS Gothic" w:hAnsi="MS Gothic" w:cs="MS Gothic" w:hint="eastAsia"/>
        </w:rPr>
        <w:instrText>晴美</w:instrText>
      </w:r>
      <w:r w:rsidR="00F31DF7">
        <w:instrText>","non-dropping-particle":"","parse-names":false,"suffix":""},{"dropping-particle":"","family":"</w:instrText>
      </w:r>
      <w:r w:rsidR="00F31DF7">
        <w:rPr>
          <w:rFonts w:ascii="MS Gothic" w:eastAsia="MS Gothic" w:hAnsi="MS Gothic" w:cs="MS Gothic" w:hint="eastAsia"/>
        </w:rPr>
        <w:instrText>片岡</w:instrText>
      </w:r>
      <w:r w:rsidR="00F31DF7">
        <w:instrText>","given":"</w:instrText>
      </w:r>
      <w:r w:rsidR="00F31DF7">
        <w:rPr>
          <w:rFonts w:ascii="MS Gothic" w:eastAsia="MS Gothic" w:hAnsi="MS Gothic" w:cs="MS Gothic" w:hint="eastAsia"/>
        </w:rPr>
        <w:instrText>秋子</w:instrText>
      </w:r>
      <w:r w:rsidR="00F31DF7">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F31DF7">
        <w:rPr>
          <w:rFonts w:ascii="MS Gothic" w:eastAsia="MS Gothic" w:hAnsi="MS Gothic" w:cs="MS Gothic" w:hint="eastAsia"/>
        </w:rPr>
        <w:instrText>坪井</w:instrText>
      </w:r>
      <w:r w:rsidR="00F31DF7">
        <w:instrText>","given":"</w:instrText>
      </w:r>
      <w:r w:rsidR="00F31DF7">
        <w:rPr>
          <w:rFonts w:ascii="MS Gothic" w:eastAsia="MS Gothic" w:hAnsi="MS Gothic" w:cs="MS Gothic" w:hint="eastAsia"/>
        </w:rPr>
        <w:instrText>知正</w:instrText>
      </w:r>
      <w:r w:rsidR="00F31DF7">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F31DF7">
        <w:rPr>
          <w:rFonts w:ascii="MS Gothic" w:eastAsia="MS Gothic" w:hAnsi="MS Gothic" w:cs="MS Gothic" w:hint="eastAsia"/>
        </w:rPr>
        <w:instrText>小野和幸</w:instrText>
      </w:r>
      <w:r w:rsidR="00F31DF7">
        <w:instrText xml:space="preserve">, </w:instrText>
      </w:r>
      <w:r w:rsidR="00F31DF7">
        <w:rPr>
          <w:rFonts w:ascii="MS Gothic" w:eastAsia="MS Gothic" w:hAnsi="MS Gothic" w:cs="MS Gothic" w:hint="eastAsia"/>
        </w:rPr>
        <w:instrText>大河原治平</w:instrText>
      </w:r>
      <w:r w:rsidR="00F31DF7">
        <w:instrText>","given":"</w:instrText>
      </w:r>
      <w:r w:rsidR="00F31DF7">
        <w:rPr>
          <w:rFonts w:ascii="MS Gothic" w:eastAsia="MS Gothic" w:hAnsi="MS Gothic" w:cs="MS Gothic" w:hint="eastAsia"/>
        </w:rPr>
        <w:instrText>阪本敏久</w:instrText>
      </w:r>
      <w:r w:rsidR="00F31DF7">
        <w:instrText>","non-dropping-particle":"","parse-names":false,"suffix":""},{"dropping-particle":"","family":"Yoshizawa, A. Yoshizawa","given":"T","non-dropping-particle":"","parse-names":false,"suffix":""},{"dropping-particle":"","family":"</w:instrText>
      </w:r>
      <w:r w:rsidR="00F31DF7">
        <w:rPr>
          <w:rFonts w:ascii="MS Gothic" w:eastAsia="MS Gothic" w:hAnsi="MS Gothic" w:cs="MS Gothic" w:hint="eastAsia"/>
        </w:rPr>
        <w:instrText>山本則子</w:instrText>
      </w:r>
      <w:r w:rsidR="00F31DF7">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F31DF7">
        <w:rPr>
          <w:rFonts w:ascii="MS Gothic" w:eastAsia="MS Gothic" w:hAnsi="MS Gothic" w:cs="MS Gothic" w:hint="eastAsia"/>
        </w:rPr>
        <w:instrText>日本集中治療医学会倫理委員会</w:instrText>
      </w:r>
      <w:r w:rsidR="00F31DF7">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F31DF7">
        <w:rPr>
          <w:rFonts w:ascii="MS Gothic" w:eastAsia="MS Gothic" w:hAnsi="MS Gothic" w:cs="MS Gothic" w:hint="eastAsia"/>
        </w:rPr>
        <w:instrText>西本幸夫</w:instrText>
      </w:r>
      <w:r w:rsidR="00F31DF7">
        <w:instrText>","given":"","non-dropping-particle":"","parse-names":false,"suffix":""},{"dropping-particle":"","family":"OKUNO","given":"SHIGEKO","non-dropping-particle":"","parse-names":false,"suffix":""},{"dropping-particle":"","family":"</w:instrText>
      </w:r>
      <w:r w:rsidR="00F31DF7">
        <w:rPr>
          <w:rFonts w:ascii="MS Gothic" w:eastAsia="MS Gothic" w:hAnsi="MS Gothic" w:cs="MS Gothic" w:hint="eastAsia"/>
        </w:rPr>
        <w:instrText>奥野</w:instrText>
      </w:r>
      <w:r w:rsidR="00F31DF7">
        <w:instrText>","given":"</w:instrText>
      </w:r>
      <w:r w:rsidR="00F31DF7">
        <w:rPr>
          <w:rFonts w:ascii="MS Gothic" w:eastAsia="MS Gothic" w:hAnsi="MS Gothic" w:cs="MS Gothic" w:hint="eastAsia"/>
        </w:rPr>
        <w:instrText>滋子</w:instrText>
      </w:r>
      <w:r w:rsidR="00F31DF7">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مر</w:instrText>
      </w:r>
      <w:r w:rsidR="00F31DF7">
        <w:rPr>
          <w:rFonts w:hint="cs"/>
        </w:rPr>
        <w:instrText>ی</w:instrText>
      </w:r>
      <w:r w:rsidR="00F31DF7">
        <w:rPr>
          <w:rFonts w:hint="eastAsia"/>
        </w:rPr>
        <w:instrText>م</w:instrText>
      </w:r>
      <w:r w:rsidR="00F31DF7">
        <w:instrText xml:space="preserve"> اقا ام</w:instrText>
      </w:r>
      <w:r w:rsidR="00F31DF7">
        <w:rPr>
          <w:rFonts w:hint="cs"/>
        </w:rPr>
        <w:instrText>ی</w:instrText>
      </w:r>
      <w:r w:rsidR="00F31DF7">
        <w:rPr>
          <w:rFonts w:hint="eastAsia"/>
        </w:rPr>
        <w:instrText>ر</w:instrText>
      </w:r>
      <w:r w:rsidR="00F31DF7">
        <w:rPr>
          <w:rFonts w:hint="cs"/>
        </w:rPr>
        <w:instrText>ی</w:instrText>
      </w:r>
      <w:r w:rsidR="00F31DF7">
        <w:instrText>","given":"","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F31DF7">
        <w:rPr>
          <w:rFonts w:ascii="MS Gothic" w:eastAsia="MS Gothic" w:hAnsi="MS Gothic" w:cs="MS Gothic" w:hint="eastAsia"/>
        </w:rPr>
        <w:instrText>総裁</w:instrText>
      </w:r>
      <w:r w:rsidR="00F31DF7">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Keuangan","given":"Laporan Posisi","non-dropping-particle":"","parse-names":false,"suffix":""},{"dropping-particle":"","family":"PT Adira","given":"","non-dropping-particle":"","parse-names":false,"suffix":""},{"dropping-particle":"","family":"Keuangan","given":"Laporan Posisi","non-dropping-particle":"","parse-names":false,"suffix":""},{"dropping-particle":"","family":"Pengantar","given":"Surat","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Funds","given":"Infaq Sedekah","non-dropping-particle":"","parse-names":false,"suffix":""},{"dropping-particle":"","family":"Library","given":"Binus","non-dropping-particle":"","parse-names":false,"suffix":""},{"dropping-particle":"","family":"European Environment Agency (EEA)","given":"","non-dropping-particle":"","parse-names":false,"suffix":""},{"dropping-particle":"","family":"Keuangan","given":"Laporan Posisi","non-dropping-particle":"","parse-names":false,"suffix":""},{"dropping-particle":"","family":"Zakat","given":"Dana","non-dropping-particle":"","parse-names":false,"suffix":""},{"dropping-particle":"","family":"Amil","given":"Dana","non-dropping-particle":"","parse-names":false,"suffix":""},{"dropping-particle":"","family":"Non-halal","given":"Dana","non-dropping-particle":"","parse-names":false,"suffix":""},{"dropping-particle":"","family":"Dana","given":"Laporan Perubahan Liabilitas D A N","non-dropping-particle":"","parse-names":false,"suffix":""},{"dropping-particle":"","family":"Dana","given":"Saldo","non-dropping-particle":"","parse-names":false,"suffix":""},{"dropping-particle":"","family":"Dana","given":"Jumlah","non-dropping-particle":"","parse-names":false,"suffix":""},{"dropping-particle":"","family":"Sedekah","given":"Dana Infaq","non-dropping-particle":"","parse-names":false,"suffix":""},{"dropping-particle":"","family":"Mandiri Syariah","given":"","non-dropping-particle":"","parse-names":false,"suffix":""},{"dropping-particle":"","family":"Cinta","given":"Berbagi","non-dropping-particle":"","parse-names":false,"suffix":""},{"dropping-particle":"","family":"Report","given":"Annual Auditor S","non-dropping-particle":"","parse-names":false,"suffix":""},{"dropping-particle":"","family":"Library","given":"Binus","non-dropping-particle":"","parse-names":false,"suffix":""},{"dropping-particle":"","family":"Infogripe","given":"Painel","non-dropping-particle":"","parse-names":false,"suffix":""},{"dropping-particle":"","family":"Abertos","given":"Painel Dados","non-dropping-particle":"","parse-names":false,"suffix":""},{"dropping-particle":"da","family":"Saúde","given":"Ministério","non-dropping-particle":"","parse-names":false,"suffix":""},{"dropping-particle":"","family":"Barbosa","given":"Frederico Simões","non-dropping-particle":"","parse-names":false,"suffix":""},{"dropping-particle":"","family":"Barzotto","given":"Paula Cristina","non-dropping-particle":"","parse-names":false,"suffix":""},{"dropping-particle":"","family":"Espacios","given":"Home Revista","non-dropping-particle":"","parse-names":false,"suffix":""},{"dropping-particle":"","family":"Autores","given":"L O S","non-dropping-particle":"","parse-names":false,"suffix":""},{"dropping-particle":"","family":"Takeda","given":"Fabiano","non-dropping-particle":"","parse-names":false,"suffix":""},{"dropping-particle":"","family":"Moro","given":"Renato Pereira","non-dropping-particle":"","parse-names":false,"suffix":""},{"dropping-particle":"","family":"Guths","given":"Saulo","non-dropping-particle":"","parse-names":false,"suffix":""},{"dropping-particle":"","family":"Lake","given":"Mary A.","non-dropping-particle":"","parse-names":false,"suffix":""},{"dropping-particle":"","family":"Castro","given":"Susana Stela Maris de Jezus","non-dropping-particle":"","parse-names":false,"suffix":""},{"dropping-particle":"","family":"Mancuso","given":"Aline Castello Branco Mancuso","non-dropping-particle":"","parse-names":false,"suffix":""},{"dropping-particle":"","family":"Leotti","given":"Vanessa Bielefeldt","non-dropping-particle":"","parse-names":false,"suffix":""},{"dropping-particle":"","family":"Hirakata","given":"Vânia Naomi","non-dropping-particle":"","parse-names":false,"suffix":""},{"dropping-particle":"","family":"Camey","given":"Suzi Alves","non-dropping-particle":"","parse-names":false,"suffix":""},{"dropping-particle":"","family":"Laerte","given":"Vitor","non-dropping-particle":"","parse-names":false,"suffix":""},{"dropping-particle":"","family":"Júnior","given":"Pinto","non-dropping-particle":"","parse-names":false,"suffix":""},{"dropping-particle":"","family":"Gravidez","given":"Covid-","non-dropping-particle":"","parse-names":false,"suffix":""},{"dropping-particle":"","family":"Takeda","given":"Fabiano","non-dropping-particle":"","parse-names":false,"suffix":""},{"dropping-particle":"","family":"Florianópolis","given":"Ufsc","non-dropping-particle":"","parse-names":false,"suffix":""},{"dropping-particle":"","family":"Rodrigues","given":"Isabel Cristina","non-dropping-particle":"","parse-names":false,"suffix":""},{"dropping-particle":"","family":"Marra","given":"Gabriela Chaves","non-dropping-particle":"","parse-names":false,"suffix":""},{"dropping-particle":"","family":"Garcés","given":"Leah","non-dropping-particle":"","parse-names":false,"suffix":""},{"dropping-particle":"al","family":"CARVALHO","given":"C. A. et","non-dropping-particle":"","parse-names":false,"suffix":""},{"dropping-particle":"","family":"Paula","given":"Ana","non-dropping-particle":"","parse-names":false,"suffix":""},{"dropping-particle":"","family":"Mário","given":"Yutaka","non-dropping-particle":"","parse-names":false,"suffix":""},{"dropping-particle":"","family":"Júnior","given":"Kobayashi","non-dropping-particle":"","parse-names":false,"suffix":""},{"dropping-particle":"","family":"Alberto","given":"Arnaldo","non-dropping-particle":"","parse-names":false,"suffix":""},{"dropping-particle":"","family":"Edison","given":"De Moraes","non-dropping-particle":"","parse-names":false,"suffix":""},{"dropping-particle":"","family":"Williams","given":"Eloise","non-dropping-particle":"","parse-names":false,"suffix":""},{"dropping-particle":"","family":"Bond","given":"Katherine","non-dropping-particle":"","parse-names":false,"suffix":""},{"dropping-particle":"","family":"Chong","given":"Brian","non-dropping-particle":"","parse-names":false,"suffix":""},{"dropping-particle":"","family":"Johnson","given":"Douglas","non-dropping-particle":"","parse-names":false,"suffix":""},{"dropping-particle":"","family":"Whiteside","given":"Alan","non-dropping-particle":"","parse-names":false,"suffix":""},{"dropping-particle":"","family":"Parker","given":"Warren","non-dropping-particle":"","parse-names":false,"suffix":""},{"dropping-particle":"","family":"Schramm","given":"Mike","non-dropping-particle":"","parse-names":false,"suffix":""},{"dropping-particle":"","family":"Reader","given":"Elsevier Enhanced","non-dropping-particle":"","parse-names":false,"suffix":""},{"dropping-particle":"","family":"Cossu","given":"Raffaello","non-dropping-particle":"","parse-names":false,"suffix":""},{"dropping-particle":"","family":"Williams","given":"Ian D.","non-dropping-particle":"","parse-names":false,"suffix":""},{"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dropping-particle":"","family":"Jones","given":"P. T.","non-dropping-particle":"","parse-names":false,"suffix":""},{"dropping-particle":"","family":"Geysen","given":"D.","non-dropping-particle":"","parse-names":false,"suffix":""},{"dropping-particle":"","family":"Tielemans","given":"Y.","non-dropping-particle":"","parse-names":false,"suffix":""},{"dropping-particle":"","family":"Pontikes","given":"Y.","non-dropping-particle":"","parse-names":false,"suffix":""},{"dropping-particle":"","family":"Blanpain","given":"B.","non-dropping-particle":"","parse-names":false,"suffix":""},{"dropping-particle":"","family":"Mishra","given":"B.","non-dropping-particle":"","parse-names":false,"suffix":""},{"dropping-particle":"","family":"Apelian","given":"D.","non-dropping-particle":"","parse-names":false,"suffix":""},{"dropping-particle":"","family":"Krausmann","given":"Fridolin","non-dropping-particle":"","parse-names":false,"suffix":""},{"dropping-particle":"","family":"Gingrich","given":"Simone","non-dropping-particle":"","parse-names":false,"suffix":""},{"dropping-particle":"","family":"Eisenmenger","given":"Nina","non-dropping-particle":"","parse-names":false,"suffix":""},{"dropping-particle":"","family":"Erb","given":"Karl Heinz","non-dropping-particle":"","parse-names":false,"suffix":""},{"dropping-particle":"","family":"Haberl","given":"Helmut","non-dropping-particle":"","parse-names":false,"suffix":""},{"dropping-particle":"","family":"Fischer-Kowalski","given":"Marina","non-dropping-particle":"","parse-names":false,"suffix":""},{"dropping-particle":"","family":"Murray","given":"Alan","non-dropping-particle":"","parse-names":false,"suffix":""},{"dropping-particle":"","family":"Skene","given":"Keith","non-dropping-particle":"","parse-names":false,"suffix":""},{"dropping-particle":"","family":"Haynes","given":"Kathryn","non-dropping-particle":"","parse-names":false,"suffix":""},{"dropping-particle":"","family":"Preston","given":"Felix","non-dropping-particle":"","parse-names":false,"suffix":""},{"dropping-particle":"","family":"Reader","given":"Elsevier Enhanced","non-dropping-particle":"","parse-names":false,"suffix":""},{"dropping-particle":"","family":"Simon","given":"Franz-Georg","non-dropping-particle":"","parse-names":false,"suffix":""},{"dropping-particle":"","family":"Holm","given":"Olaf","non-dropping-particle":"","parse-names":false,"suffix":""},{"dropping-particle":"","family":"United Nations Environment Programme","given":"","non-dropping-particle":"","parse-names":false,"suffix":""},{"dropping-particle":"","family":"Zhu","given":"Xuan","non-dropping-particle":"","parse-names":false,"suffix":""},{"dropping-particle":"","family":"Yard","given":"Washington Navy","non-dropping-particle":"","parse-names":false,"suffix":""},{"dropping-particle":"","family":"Wallsten","given":"Björn","non-dropping-particle":"","parse-names":false,"suffix":""},{"dropping-particle":"","family":"Kapur","given":"Amit","non-dropping-particle":"","parse-names":false,"suffix":""},{"dropping-particle":"","family":"Graedel","given":"T. E.","non-dropping-particle":"","parse-names":false,"suffix":""},{"dropping-particle":"","family":"Krook","given":"Joakim","non-dropping-particle":"","parse-names":false,"suffix":""},{"dropping-particle":"","family":"Eklund","given":"Mats","non-dropping-particle":"","parse-names":false,"suffix":""},{"dropping-particle":"","family":"Carlsson","given":"Annica","non-dropping-particle":"","parse-names":false,"suffix":""},{"dropping-particle":"","family":"Svensson","given":"Niclas","non-dropping-particle":"","parse-names":false,"suffix":""},{"dropping-particle":"","family":"Accounts","given":"Environmental","non-dropping-particle":"","parse-names":false,"suffix":""},{"dropping-particle":"","family":"Obernosterer","given":"R","non-dropping-particle":"","parse-names":false,"suffix":""},{"dropping-particle":"","family":"Brunner","given":"P H","non-dropping-particle":"","parse-names":false,"suffix":""},{"dropping-particle":"","family":"Gallois","given":"Nelson Simões Pires","non-dropping-particle":"","parse-names":false,"suffix":""},{"dropping-particle":"","family":"</w:instrText>
      </w:r>
      <w:r w:rsidR="00F31DF7">
        <w:rPr>
          <w:rFonts w:ascii="MS Gothic" w:eastAsia="MS Gothic" w:hAnsi="MS Gothic" w:cs="MS Gothic" w:hint="eastAsia"/>
        </w:rPr>
        <w:instrText>島田　千穂</w:instrText>
      </w:r>
      <w:r w:rsidR="00F31DF7">
        <w:instrText>","given":"","non-dropping-particle":"","parse-names":false,"suffix":""},{"dropping-particle":"","family":"</w:instrText>
      </w:r>
      <w:r w:rsidR="00F31DF7">
        <w:rPr>
          <w:rFonts w:ascii="MS Gothic" w:eastAsia="MS Gothic" w:hAnsi="MS Gothic" w:cs="MS Gothic" w:hint="eastAsia"/>
        </w:rPr>
        <w:instrText>美穂</w:instrText>
      </w:r>
      <w:r w:rsidR="00F31DF7">
        <w:instrText>","given":"</w:instrText>
      </w:r>
      <w:r w:rsidR="00F31DF7">
        <w:rPr>
          <w:rFonts w:ascii="MS Gothic" w:eastAsia="MS Gothic" w:hAnsi="MS Gothic" w:cs="MS Gothic" w:hint="eastAsia"/>
        </w:rPr>
        <w:instrText>大桃</w:instrText>
      </w:r>
      <w:r w:rsidR="00F31DF7">
        <w:instrText>","non-dropping-particle":"","parse-names":false,"suffix":""},{"dropping-particle":"","family":"Specialists","given":"Certified Nurse","non-dropping-particle":"","parse-names":false,"suffix":""},{"dropping-particle":"","family":"Nursing","given":"Critical Care","non-dropping-particle":"","parse-names":false,"suffix":""},{"dropping-particle":"","family":"Shimizu","given":"T.","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Komatsu","given":"Megumi","non-dropping-particle":"","parse-names":false,"suffix":""},{"dropping-particle":"","family":"Shimatani","given":"Tomohiko","non-dropping-particle":"","parse-names":false,"suffix":""},{"dropping-particle":"","family":"</w:instrText>
      </w:r>
      <w:r w:rsidR="00F31DF7">
        <w:rPr>
          <w:rFonts w:ascii="MS Gothic" w:eastAsia="MS Gothic" w:hAnsi="MS Gothic" w:cs="MS Gothic" w:hint="eastAsia"/>
        </w:rPr>
        <w:instrText>岩倉孝明</w:instrText>
      </w:r>
      <w:r w:rsidR="00F31DF7">
        <w:instrText>","given":"","non-dropping-particle":"","parse-names":false,"suffix":""},{"dropping-particle":"","family":"Ishikawa","given":"Takako","non-dropping-particle":"","parse-names":false,"suffix":""},{"dropping-particle":"","family":"Fukui","given":"Sakiko","non-dropping-particle":"","parse-names":false,"suffix":""},{"dropping-particle":"","family":"Okamoto","given":"Yuko","non-dropping-particle":"","parse-names":false,"suffix":""},{"dropping-particle":"","family":"</w:instrText>
      </w:r>
      <w:r w:rsidR="00F31DF7">
        <w:rPr>
          <w:rFonts w:ascii="MS Gothic" w:eastAsia="MS Gothic" w:hAnsi="MS Gothic" w:cs="MS Gothic" w:hint="eastAsia"/>
        </w:rPr>
        <w:instrText>聡</w:instrText>
      </w:r>
      <w:r w:rsidR="00F31DF7">
        <w:instrText>","given":"</w:instrText>
      </w:r>
      <w:r w:rsidR="00F31DF7">
        <w:rPr>
          <w:rFonts w:ascii="MS Gothic" w:eastAsia="MS Gothic" w:hAnsi="MS Gothic" w:cs="MS Gothic" w:hint="eastAsia"/>
        </w:rPr>
        <w:instrText>内藤</w:instrText>
      </w:r>
      <w:r w:rsidR="00F31DF7">
        <w:instrText>(</w:instrText>
      </w:r>
      <w:r w:rsidR="00F31DF7">
        <w:rPr>
          <w:rFonts w:ascii="MS Gothic" w:eastAsia="MS Gothic" w:hAnsi="MS Gothic" w:cs="MS Gothic" w:hint="eastAsia"/>
        </w:rPr>
        <w:instrText>白土</w:instrText>
      </w:r>
      <w:r w:rsidR="00F31DF7">
        <w:instrText xml:space="preserve">) </w:instrText>
      </w:r>
      <w:r w:rsidR="00F31DF7">
        <w:rPr>
          <w:rFonts w:ascii="MS Gothic" w:eastAsia="MS Gothic" w:hAnsi="MS Gothic" w:cs="MS Gothic" w:hint="eastAsia"/>
        </w:rPr>
        <w:instrText>明美，森田達也，山内敏宏，横道直佑，小田切拓也，今井堅吾，井上聡</w:instrText>
      </w:r>
      <w:r w:rsidR="00F31DF7">
        <w:instrText>","non-dropping-particle":"","parse-names":false,"suffix":""},{"dropping-particle":"","family":"MAYUMI, T., TAKEMURA. H., SHIMIZU, K., HIRABAYASHI, S., IEDE, K., NAKAMURA, S., EZAKI, T., MATSUI, T., NAGATA","given":"J.","non-dropping-particle":"","parse-names":false,"suffix":""},{"dropping-particle":"","family":"Coordination","given":"Ethical","non-dropping-particle":"","parse-names":false,"suffix":""},{"dropping-particle":"","family":"Problem","given":"Ethical","non-dropping-particle":"","parse-names":false,"suffix":""},{"dropping-particle":"","family":"</w:instrText>
      </w:r>
      <w:r w:rsidR="00F31DF7">
        <w:rPr>
          <w:rFonts w:ascii="MS Gothic" w:eastAsia="MS Gothic" w:hAnsi="MS Gothic" w:cs="MS Gothic" w:hint="eastAsia"/>
        </w:rPr>
        <w:instrText>福間</w:instrText>
      </w:r>
      <w:r w:rsidR="00F31DF7">
        <w:instrText>","given":"</w:instrText>
      </w:r>
      <w:r w:rsidR="00F31DF7">
        <w:rPr>
          <w:rFonts w:ascii="MS Gothic" w:eastAsia="MS Gothic" w:hAnsi="MS Gothic" w:cs="MS Gothic" w:hint="eastAsia"/>
        </w:rPr>
        <w:instrText>誠之</w:instrText>
      </w:r>
      <w:r w:rsidR="00F31DF7">
        <w:instrText>","non-dropping-particle":"","parse-names":false,"suffix":""},{"dropping-particle":"","family":"</w:instrText>
      </w:r>
      <w:r w:rsidR="00F31DF7">
        <w:rPr>
          <w:rFonts w:ascii="MS Gothic" w:eastAsia="MS Gothic" w:hAnsi="MS Gothic" w:cs="MS Gothic" w:hint="eastAsia"/>
        </w:rPr>
        <w:instrText>大桃美穂</w:instrText>
      </w:r>
      <w:r w:rsidR="00F31DF7">
        <w:instrText>","given":"</w:instrText>
      </w:r>
      <w:r w:rsidR="00F31DF7">
        <w:rPr>
          <w:rFonts w:ascii="MS Gothic" w:eastAsia="MS Gothic" w:hAnsi="MS Gothic" w:cs="MS Gothic" w:hint="eastAsia"/>
        </w:rPr>
        <w:instrText>鶴若麻理</w:instrText>
      </w:r>
      <w:r w:rsidR="00F31DF7">
        <w:instrText>","non-dropping-particle":"","parse-names":false,"suffix":""},{"dropping-particle":"","family":"Yoshida","given":"Noriko","non-dropping-particle":"","parse-names":false,"suffix":""},{"dropping-particle":"","family":"Nakamura","given":"Misuzu","non-dropping-particle":"","parse-names":false,"suffix":""},{"dropping-particle":"","family":"</w:instrText>
      </w:r>
      <w:r w:rsidR="00F31DF7">
        <w:rPr>
          <w:rFonts w:ascii="MS Gothic" w:eastAsia="MS Gothic" w:hAnsi="MS Gothic" w:cs="MS Gothic" w:hint="eastAsia"/>
        </w:rPr>
        <w:instrText>吉田紀子</w:instrText>
      </w:r>
      <w:r w:rsidR="00F31DF7">
        <w:instrText>","given":"</w:instrText>
      </w:r>
      <w:r w:rsidR="00F31DF7">
        <w:rPr>
          <w:rFonts w:ascii="MS Gothic" w:eastAsia="MS Gothic" w:hAnsi="MS Gothic" w:cs="MS Gothic" w:hint="eastAsia"/>
        </w:rPr>
        <w:instrText>中村美鈴</w:instrText>
      </w:r>
      <w:r w:rsidR="00F31DF7">
        <w:instrText>","non-dropping-particle":"","parse-names":false,"suffix":""},{"dropping-particle":"","family":"Maeda","given":"Yoshitaka","non-dropping-particle":"","parse-names":false,"suffix":""},{"dropping-particle":"","family":"Shintani","given":"Shuzo","non-dropping-particle":"","parse-names":false,"suffix":""},{"dropping-particle":"","family":"</w:instrText>
      </w:r>
      <w:r w:rsidR="00F31DF7">
        <w:rPr>
          <w:rFonts w:ascii="MS Gothic" w:eastAsia="MS Gothic" w:hAnsi="MS Gothic" w:cs="MS Gothic" w:hint="eastAsia"/>
        </w:rPr>
        <w:instrText>日本集中治療医学会倫理委員会</w:instrText>
      </w:r>
      <w:r w:rsidR="00F31DF7">
        <w:instrText>","given":"","non-dropping-particle":"","parse-names":false,"suffix":""},{"dropping-particle":"","family":"</w:instrText>
      </w:r>
      <w:r w:rsidR="00F31DF7">
        <w:rPr>
          <w:rFonts w:ascii="MS Gothic" w:eastAsia="MS Gothic" w:hAnsi="MS Gothic" w:cs="MS Gothic" w:hint="eastAsia"/>
        </w:rPr>
        <w:instrText>岡田浩佑</w:instrText>
      </w:r>
      <w:r w:rsidR="00F31DF7">
        <w:instrText xml:space="preserve"> , </w:instrText>
      </w:r>
      <w:r w:rsidR="00F31DF7">
        <w:rPr>
          <w:rFonts w:ascii="MS Gothic" w:eastAsia="MS Gothic" w:hAnsi="MS Gothic" w:cs="MS Gothic" w:hint="eastAsia"/>
        </w:rPr>
        <w:instrText>山口弓子</w:instrText>
      </w:r>
      <w:r w:rsidR="00F31DF7">
        <w:instrText xml:space="preserve"> , </w:instrText>
      </w:r>
      <w:r w:rsidR="00F31DF7">
        <w:rPr>
          <w:rFonts w:ascii="MS Gothic" w:eastAsia="MS Gothic" w:hAnsi="MS Gothic" w:cs="MS Gothic" w:hint="eastAsia"/>
        </w:rPr>
        <w:instrText>有田健一</w:instrText>
      </w:r>
      <w:r w:rsidR="00F31DF7">
        <w:instrText xml:space="preserve"> , </w:instrText>
      </w:r>
      <w:r w:rsidR="00F31DF7">
        <w:rPr>
          <w:rFonts w:ascii="MS Gothic" w:eastAsia="MS Gothic" w:hAnsi="MS Gothic" w:cs="MS Gothic" w:hint="eastAsia"/>
        </w:rPr>
        <w:instrText>鎌田七男</w:instrText>
      </w:r>
      <w:r w:rsidR="00F31DF7">
        <w:instrText xml:space="preserve"> , </w:instrText>
      </w:r>
      <w:r w:rsidR="00F31DF7">
        <w:rPr>
          <w:rFonts w:ascii="MS Gothic" w:eastAsia="MS Gothic" w:hAnsi="MS Gothic" w:cs="MS Gothic" w:hint="eastAsia"/>
        </w:rPr>
        <w:instrText>加藤重子</w:instrText>
      </w:r>
      <w:r w:rsidR="00F31DF7">
        <w:instrText>","given":"</w:instrText>
      </w:r>
      <w:r w:rsidR="00F31DF7">
        <w:rPr>
          <w:rFonts w:ascii="MS Gothic" w:eastAsia="MS Gothic" w:hAnsi="MS Gothic" w:cs="MS Gothic" w:hint="eastAsia"/>
        </w:rPr>
        <w:instrText>佐々木秀美</w:instrText>
      </w:r>
      <w:r w:rsidR="00F31DF7">
        <w:instrText>","non-dropping-particle":"","parse-names":false,"suffix":""},{"dropping-particle":"","family":"Will","given":"Living","non-dropping-particle":"","parse-names":false,"suffix":""},{"dropping-particle":"","family":"Chronic","given":"Among","non-dropping-particle":"","parse-names":false,"suffix":""},{"dropping-particle":"","family":"Patients","given":"Dialysis","non-dropping-particle":"","parse-names":false,"suffix":""},{"dropping-particle":"","family":"Dialysis","given":"O F","non-dropping-particle":"","parse-names":false,"suffix":""},{"dropping-particle":"","family":"Patients","given":"T O","non-dropping-particle":"","parse-names":false,"suffix":""},{"dropping-particle":"","family":"Motors","given":"General","non-dropping-particle":"","parse-names":false,"suffix":""},{"dropping-particle":"","family":"Europe","given":"Western","non-dropping-particle":"","parse-names":false,"suffix":""},{"dropping-particle":"","family":"Nishie","given":"Hiroyuki","non-dropping-particle":"","parse-names":false,"suffix":""},{"dropping-particle":"","family":"Mizobuchi","given":"Satoshi","non-dropping-particle":"","parse-names":false,"suffix":""},{"dropping-particle":"","family":"Suzuki","given":"Etsuji","non-dropping-particle":"","parse-names":false,"suffix":""},{"dropping-particle":"","family":"Sato","given":"Kenji","non-dropping-particle":"","parse-names":false,"suffix":""},{"dropping-particle":"","family":"Toda","given":"Yuichiro","non-dropping-particle":"","parse-names":false,"suffix":""},{"dropping-particle":"","family":"Matsuoka","given":"Junji","non-dropping-particle":"","parse-names":false,"suffix":""},{"dropping-particle":"","family":"Morimatsu","given":"Hiroshi","non-dropping-particle":"","parse-names":false,"suffix":""},{"dropping-particle":"","family":"</w:instrText>
      </w:r>
      <w:r w:rsidR="00F31DF7">
        <w:rPr>
          <w:rFonts w:ascii="MS Gothic" w:eastAsia="MS Gothic" w:hAnsi="MS Gothic" w:cs="MS Gothic" w:hint="eastAsia"/>
        </w:rPr>
        <w:instrText>鈴木</w:instrText>
      </w:r>
      <w:r w:rsidR="00F31DF7">
        <w:instrText>","given":"</w:instrText>
      </w:r>
      <w:r w:rsidR="00F31DF7">
        <w:rPr>
          <w:rFonts w:ascii="MS Gothic" w:eastAsia="MS Gothic" w:hAnsi="MS Gothic" w:cs="MS Gothic" w:hint="eastAsia"/>
        </w:rPr>
        <w:instrText>倫太郎</w:instrText>
      </w:r>
      <w:r w:rsidR="00F31DF7">
        <w:instrText>","non-dropping-particle":"","parse-names":false,"suffix":""},{"dropping-particle":"","family":"</w:instrText>
      </w:r>
      <w:r w:rsidR="00F31DF7">
        <w:rPr>
          <w:rFonts w:ascii="MS Gothic" w:eastAsia="MS Gothic" w:hAnsi="MS Gothic" w:cs="MS Gothic" w:hint="eastAsia"/>
        </w:rPr>
        <w:instrText>土屋</w:instrText>
      </w:r>
      <w:r w:rsidR="00F31DF7">
        <w:instrText>","given":"</w:instrText>
      </w:r>
      <w:r w:rsidR="00F31DF7">
        <w:rPr>
          <w:rFonts w:ascii="MS Gothic" w:eastAsia="MS Gothic" w:hAnsi="MS Gothic" w:cs="MS Gothic" w:hint="eastAsia"/>
        </w:rPr>
        <w:instrText>渉</w:instrText>
      </w:r>
      <w:r w:rsidR="00F31DF7">
        <w:instrText>","non-dropping-particle":"","parse-names":false,"suffix":""},{"dropping-particle":"","family":"</w:instrText>
      </w:r>
      <w:r w:rsidR="00F31DF7">
        <w:rPr>
          <w:rFonts w:ascii="MS Gothic" w:eastAsia="MS Gothic" w:hAnsi="MS Gothic" w:cs="MS Gothic" w:hint="eastAsia"/>
        </w:rPr>
        <w:instrText>藤本</w:instrText>
      </w:r>
      <w:r w:rsidR="00F31DF7">
        <w:instrText>","given":"</w:instrText>
      </w:r>
      <w:r w:rsidR="00F31DF7">
        <w:rPr>
          <w:rFonts w:ascii="MS Gothic" w:eastAsia="MS Gothic" w:hAnsi="MS Gothic" w:cs="MS Gothic" w:hint="eastAsia"/>
        </w:rPr>
        <w:instrText>瑞</w:instrText>
      </w:r>
      <w:r w:rsidR="00F31DF7">
        <w:instrText>","non-dropping-particle":"","parse-names":false,"suffix":""},{"dropping-particle":"","family":"</w:instrText>
      </w:r>
      <w:r w:rsidR="00F31DF7">
        <w:rPr>
          <w:rFonts w:ascii="MS Gothic" w:eastAsia="MS Gothic" w:hAnsi="MS Gothic" w:cs="MS Gothic" w:hint="eastAsia"/>
        </w:rPr>
        <w:instrText>種谷</w:instrText>
      </w:r>
      <w:r w:rsidR="00F31DF7">
        <w:instrText>","given":"</w:instrText>
      </w:r>
      <w:r w:rsidR="00F31DF7">
        <w:rPr>
          <w:rFonts w:ascii="MS Gothic" w:eastAsia="MS Gothic" w:hAnsi="MS Gothic" w:cs="MS Gothic" w:hint="eastAsia"/>
        </w:rPr>
        <w:instrText>良貴</w:instrText>
      </w:r>
      <w:r w:rsidR="00F31DF7">
        <w:instrText>","non-dropping-particle":"","parse-names":false,"suffix":""},{"dropping-particle":"","family":"</w:instrText>
      </w:r>
      <w:r w:rsidR="00F31DF7">
        <w:rPr>
          <w:rFonts w:ascii="MS Gothic" w:eastAsia="MS Gothic" w:hAnsi="MS Gothic" w:cs="MS Gothic" w:hint="eastAsia"/>
        </w:rPr>
        <w:instrText>堀田</w:instrText>
      </w:r>
      <w:r w:rsidR="00F31DF7">
        <w:instrText>","given":"</w:instrText>
      </w:r>
      <w:r w:rsidR="00F31DF7">
        <w:rPr>
          <w:rFonts w:ascii="MS Gothic" w:eastAsia="MS Gothic" w:hAnsi="MS Gothic" w:cs="MS Gothic" w:hint="eastAsia"/>
        </w:rPr>
        <w:instrText>順子</w:instrText>
      </w:r>
      <w:r w:rsidR="00F31DF7">
        <w:instrText>","non-dropping-particle":"","parse-names":false,"suffix":""},{"dropping-particle":"","family":"</w:instrText>
      </w:r>
      <w:r w:rsidR="00F31DF7">
        <w:rPr>
          <w:rFonts w:ascii="MS Gothic" w:eastAsia="MS Gothic" w:hAnsi="MS Gothic" w:cs="MS Gothic" w:hint="eastAsia"/>
        </w:rPr>
        <w:instrText>藤岡</w:instrText>
      </w:r>
      <w:r w:rsidR="00F31DF7">
        <w:instrText>","given":"</w:instrText>
      </w:r>
      <w:r w:rsidR="00F31DF7">
        <w:rPr>
          <w:rFonts w:ascii="MS Gothic" w:eastAsia="MS Gothic" w:hAnsi="MS Gothic" w:cs="MS Gothic" w:hint="eastAsia"/>
        </w:rPr>
        <w:instrText>智則</w:instrText>
      </w:r>
      <w:r w:rsidR="00F31DF7">
        <w:instrText>","non-dropping-particle":"","parse-names":false,"suffix":""},{"dropping-particle":"","family":"</w:instrText>
      </w:r>
      <w:r w:rsidR="00F31DF7">
        <w:rPr>
          <w:rFonts w:ascii="MS Gothic" w:eastAsia="MS Gothic" w:hAnsi="MS Gothic" w:cs="MS Gothic" w:hint="eastAsia"/>
        </w:rPr>
        <w:instrText>河合</w:instrText>
      </w:r>
      <w:r w:rsidR="00F31DF7">
        <w:instrText>","given":"</w:instrText>
      </w:r>
      <w:r w:rsidR="00F31DF7">
        <w:rPr>
          <w:rFonts w:ascii="MS Gothic" w:eastAsia="MS Gothic" w:hAnsi="MS Gothic" w:cs="MS Gothic" w:hint="eastAsia"/>
        </w:rPr>
        <w:instrText>清</w:instrText>
      </w:r>
      <w:r w:rsidR="00F31DF7">
        <w:instrText>","non-dropping-particle":"","parse-names":false,"suffix":""},{"dropping-particle":"","family":"</w:instrText>
      </w:r>
      <w:r w:rsidR="00F31DF7">
        <w:rPr>
          <w:rFonts w:ascii="MS Gothic" w:eastAsia="MS Gothic" w:hAnsi="MS Gothic" w:cs="MS Gothic" w:hint="eastAsia"/>
        </w:rPr>
        <w:instrText>山崎</w:instrText>
      </w:r>
      <w:r w:rsidR="00F31DF7">
        <w:instrText>","given":"</w:instrText>
      </w:r>
      <w:r w:rsidR="00F31DF7">
        <w:rPr>
          <w:rFonts w:ascii="MS Gothic" w:eastAsia="MS Gothic" w:hAnsi="MS Gothic" w:cs="MS Gothic" w:hint="eastAsia"/>
        </w:rPr>
        <w:instrText>俊正</w:instrText>
      </w:r>
      <w:r w:rsidR="00F31DF7">
        <w:instrText>","non-dropping-particle":"","parse-names":false,"suffix":""},{"dropping-particle":"","family":"È","given":"Ž Å Í","non-dropping-particle":"","parse-names":false,"suffix":""},{"dropping-particle":"","family":"YAMAGUCHI","given":"TSURUKO","non-dropping-particle":"","parse-names":false,"suffix":""},{"dropping-particle":"","family":"YAMAJI","given":"YOSHIO","non-dropping-particle":"","parse-names":false,"suffix":""},{"dropping-particle":"","family":"MARUI","given":"EIJI","non-dropping-particle":"","parse-names":false,"suffix":""},{"dropping-particle":"","family":"Bunney, P. E., Zink, A. N., Holm, A. A., Billington, C. J., &amp; Kotz","given":"C. M.","non-dropping-particle":"","parse-names":false,"suffix":""},{"dropping-particle":"","family":"Hutoyu","given":"Yoshiko","non-dropping-particle":"","parse-names":false,"suffix":""},{"dropping-particle":"","family":"Journal","given":"F P U","non-dropping-particle":"","parse-names":false,"suffix":""},{"dropping-particle":"","family":"Article","given":"Original Orders","non-dropping-particle":"","parse-names":false,"suffix":""},{"dropping-particle":"","family":"Weathers","given":"Elizabeth","non-dropping-particle":"","parse-names":false,"suffix":""},{"dropping-particle":"","family":"O'Caoimh","given":"Rónán","non-dropping-particle":"","parse-names":false,"suffix":""},{"dropping-particle":"","family":"Cornally","given":"Nicola","non-dropping-particle":"","parse-names":false,"suffix":""},{"dropping-particle":"","family":"Fitzgerald","given":"Carol","non-dropping-particle":"","parse-names":false,"suffix":""},{"dropping-particle":"","family":"Kearns","given":"Tara","non-dropping-particle":"","parse-names":false,"suffix":""},{"dropping-particle":"","family":"Coffey","given":"Alice","non-dropping-particle":"","parse-names":false,"suffix":""},{"dropping-particle":"","family":"Daly","given":"Edel","non-dropping-particle":"","parse-names":false,"suffix":""},{"dropping-particle":"","family":"O'Sullivan","given":"Ronan","non-dropping-particle":"","parse-names":false,"suffix":""},{"dropping-particle":"","family":"McGlade","given":"Ciara","non-dropping-particle":"","parse-names":false,"suffix":""},{"dropping-particle":"","family":"Molloy","given":"D. William","non-dropping-particle":"","parse-names":false,"suffix":""},{"dropping-particle":"","family":"French","given":"Gordon W.G.","non-dropping-particle":"","parse-names":false,"suffix":""},{"dropping-particle":"","family":"</w:instrText>
      </w:r>
      <w:r w:rsidR="00F31DF7">
        <w:rPr>
          <w:rFonts w:ascii="MS Gothic" w:eastAsia="MS Gothic" w:hAnsi="MS Gothic" w:cs="MS Gothic" w:hint="eastAsia"/>
        </w:rPr>
        <w:instrText>濱吉</w:instrText>
      </w:r>
      <w:r w:rsidR="00F31DF7">
        <w:instrText>","given":"</w:instrText>
      </w:r>
      <w:r w:rsidR="00F31DF7">
        <w:rPr>
          <w:rFonts w:ascii="MS Gothic" w:eastAsia="MS Gothic" w:hAnsi="MS Gothic" w:cs="MS Gothic" w:hint="eastAsia"/>
        </w:rPr>
        <w:instrText>美穂</w:instrText>
      </w:r>
      <w:r w:rsidR="00F31DF7">
        <w:instrText>","non-dropping-particle":"","parse-names":false,"suffix":""},{"dropping-particle":"","family":"</w:instrText>
      </w:r>
      <w:r w:rsidR="00F31DF7">
        <w:rPr>
          <w:rFonts w:ascii="MS Gothic" w:eastAsia="MS Gothic" w:hAnsi="MS Gothic" w:cs="MS Gothic" w:hint="eastAsia"/>
        </w:rPr>
        <w:instrText>河野</w:instrText>
      </w:r>
      <w:r w:rsidR="00F31DF7">
        <w:instrText>","given":"</w:instrText>
      </w:r>
      <w:r w:rsidR="00F31DF7">
        <w:rPr>
          <w:rFonts w:ascii="MS Gothic" w:eastAsia="MS Gothic" w:hAnsi="MS Gothic" w:cs="MS Gothic" w:hint="eastAsia"/>
        </w:rPr>
        <w:instrText>あゆみ</w:instrText>
      </w:r>
      <w:r w:rsidR="00F31DF7">
        <w:instrText>","non-dropping-particle":"","parse-names":false,"suffix":""},{"dropping-particle":"","family":"McDermott","given":"Ella","non-dropping-particle":"","parse-names":false,"suffix":""},{"dropping-particle":"","family":"Selman","given":"Lucy Ellen","non-dropping-particle":"","parse-names":false,"suffix":""},{"dropping-particle":"","family":"Moriyama Misae Ito DNAR","given":"Mika","non-dropping-particle":"","parse-names":false,"suffix":""},{"dropping-particle":"","family":"Cardona-Morrell","given":"Magnolia","non-dropping-particle":"","parse-names":false,"suffix":""},{"dropping-particle":"","family":"Benfatti-Olivato","given":"Gustavo","non-dropping-particle":"","parse-names":false,"suffix":""},{"dropping-particle":"","family":"Jansen","given":"Jesse","non-dropping-particle":"","parse-names":false,"suffix":""},{"dropping-particle":"","family":"Turner","given":"Robin M.","non-dropping-particle":"","parse-names":false,"suffix":""},{"dropping-particle":"","family":"Fajardo-Pulido","given":"Diana","non-dropping-particle":"","parse-names":false,"suffix":""},{"dropping-particle":"","family":"Hillman","given":"Ken","non-dropping-particle":"","parse-names":false,"suffix":""},{"dropping-particle":"","family":"Planning","given":"Advance Care","non-dropping-particle":"","parse-names":false,"suffix":""},{"dropping-particle":"","family":"Stein","given":"Gary L.","non-dropping-particle":"","parse-names":false,"suffix":""},{"dropping-particle":"","family":"Fineberg","given":"Iris Cohen","non-dropping-particle":"","parse-names":false,"suffix":""},{"dropping-particle":"","family":"O'Halloran","given":"Peter","non-dropping-particle":"","parse-names":false,"suffix":""},{"dropping-particle":"","family":"Noble","given":"Helen","non-dropping-particle":"","parse-names":false,"suffix":""},{"dropping-particle":"","family":"Norwood","given":"Kelly","non-dropping-particle":"","parse-names":false,"suffix":""},{"dropping-particle":"","family":"Maxwell","given":"Peter","non-dropping-particle":"","parse-names":false,"suffix":""},{"dropping-particle":"","family":"Shields","given":"Joanne","non-dropping-particle":"","parse-names":false,"suffix":""},{"dropping-particle":"","family":"Fogarty","given":"Damian","non-dropping-particle":"","parse-names":false,"suffix":""},{"dropping-particle":"","family":"Murtagh","given":"Fliss E.M.","non-dropping-particle":"","parse-names":false,"suffix":""},{"dropping-particle":"","family":"Morton","given":"Rachael","non-dropping-particle":"","parse-names":false,"suffix":""},{"dropping-particle":"","family":"Brazil","given":"Kevin","non-dropping-particle":"","parse-names":false,"suffix":""},{"dropping-particle":"","family":"Mayer","given":"Deborah K.","non-dropping-particle":"","parse-names":false,"suffix":""},{"dropping-particle":"","family":"Blackwood","given":"Douglas H.","non-dropping-particle":"","parse-names":false,"suffix":""},{"dropping-particle":"","family":"Walker","given":"David","non-dropping-particle":"","parse-names":false,"suffix":""},{"dropping-particle":"","family":"Mythen","given":"Monty G.","non-dropping-particle":"","parse-names":false,"suffix":""},{"dropping-particle":"","family":"Taylor","given":"Rachel M.","non-dropping-particle":"","parse-names":false,"suffix":""},{"dropping-particle":"","family":"Vindrola‐Padros","given":"Cecilia","non-dropping-particle":"","parse-names":false,"suffix":""},{"dropping-particle":"","family":"Kadowaki","given":"Midori","non-dropping-particle":"","parse-names":false,"suffix":""},{"dropping-particle":"","family":"Tanimoto, M., Akuta, Y., Izumi","given":"S.","non-dropping-particle":"","parse-names":false,"suffix":""},{"dropping-particle":"","family":"Flo","given":"E.","non-dropping-particle":"","parse-names":false,"suffix":""},{"dropping-particle":"","family":"Husebo","given":"B. S.","non-dropping-particle":"","parse-names":false,"suffix":""},{"dropping-particle":"","family":"Bruusgaard","given":"P.","non-dropping-particle":"","parse-names":false,"suffix":""},{"dropping-particle":"","family":"Gjerberg","given":"E.","non-dropping-particle":"","parse-names":false,"suffix":""},{"dropping-particle":"","family":"Thoresen","given":"L.","non-dropping-particle":"","parse-names":false,"suffix":""},{"dropping-particle":"","family":"Lillemoen","given":"L.","non-dropping-particle":"","parse-names":false,"suffix":""},{"dropping-particle":"","family":"Pedersen","given":"R.","non-dropping-particle":"","parse-names":false,"suffix":""},{"dropping-particle":"","family":"Jimenez","given":"Geronimo","non-dropping-particle":"","parse-names":false,"suffix":""},{"dropping-particle":"","family":"Tan","given":"Woan Shin","non-dropping-particle":"","parse-names":false,"suffix":""},{"dropping-particle":"","family":"Virk","given":"Amrit K.","non-dropping-particle":"","parse-names":false,"suffix":""},{"dropping-particle":"","family":"Low","given":"Chan Kee","non-dropping-particle":"","parse-names":false,"suffix":""},{"dropping-particle":"","family":"Car","given":"Josip","non-dropping-particle":"","parse-names":false,"suffix":""},{"dropping-particle":"","family":"Ho","given":"Andy Hau Yan","non-dropping-particle":"","parse-names":false,"suffix":""},{"dropping-particle":"","family":"Hamayoshi","given":"Miho","non-dropping-particle":"","parse-names":false,"suffix":""},{"dropping-particle":"","family":"Goto","given":"Sayoko","non-dropping-particle":"","parse-names":false,"suffix":""},{"dropping-particle":"","family":"Soga","given":"Tomoko","non-dropping-particle":"","parse-names":false,"suffix":""},{"dropping-particle":"","family":"Murakage","given":"Yoshitaka","non-dropping-particle":"","parse-names":false,"suffix":""},{"dropping-particle":"","family":"Hirayama","given":"Yoko","non-dropping-particle":"","parse-names":false,"suffix":""},{"dropping-particle":"","family":"Otani","given":"Takashi","non-dropping-particle":"","parse-names":false,"suffix":""},{"dropping-particle":"","family":"Matsushima","given":"Masato","non-dropping-particle":"","parse-names":false,"suffix":""},{"dropping-particle":"","family":"</w:instrText>
      </w:r>
      <w:r w:rsidR="00F31DF7">
        <w:rPr>
          <w:rFonts w:ascii="MS Gothic" w:eastAsia="MS Gothic" w:hAnsi="MS Gothic" w:cs="MS Gothic" w:hint="eastAsia"/>
        </w:rPr>
        <w:instrText>美代子</w:instrText>
      </w:r>
      <w:r w:rsidR="00F31DF7">
        <w:instrText>","given":"</w:instrText>
      </w:r>
      <w:r w:rsidR="00F31DF7">
        <w:rPr>
          <w:rFonts w:ascii="MS Gothic" w:eastAsia="MS Gothic" w:hAnsi="MS Gothic" w:cs="MS Gothic" w:hint="eastAsia"/>
        </w:rPr>
        <w:instrText>岡本</w:instrText>
      </w:r>
      <w:r w:rsidR="00F31DF7">
        <w:instrText>","non-dropping-particle":"","parse-names":false,"suffix":""},{"dropping-particle":"","family":"</w:instrText>
      </w:r>
      <w:r w:rsidR="00F31DF7">
        <w:rPr>
          <w:rFonts w:ascii="MS Gothic" w:eastAsia="MS Gothic" w:hAnsi="MS Gothic" w:cs="MS Gothic" w:hint="eastAsia"/>
        </w:rPr>
        <w:instrText>広美</w:instrText>
      </w:r>
      <w:r w:rsidR="00F31DF7">
        <w:instrText>","given":"</w:instrText>
      </w:r>
      <w:r w:rsidR="00F31DF7">
        <w:rPr>
          <w:rFonts w:ascii="MS Gothic" w:eastAsia="MS Gothic" w:hAnsi="MS Gothic" w:cs="MS Gothic" w:hint="eastAsia"/>
        </w:rPr>
        <w:instrText>島田</w:instrText>
      </w:r>
      <w:r w:rsidR="00F31DF7">
        <w:instrText>","non-dropping-particle":"","parse-names":false,"suffix":""},{"dropping-particle":"","family":"</w:instrText>
      </w:r>
      <w:r w:rsidR="00F31DF7">
        <w:rPr>
          <w:rFonts w:ascii="MS Gothic" w:eastAsia="MS Gothic" w:hAnsi="MS Gothic" w:cs="MS Gothic" w:hint="eastAsia"/>
        </w:rPr>
        <w:instrText>尚子</w:instrText>
      </w:r>
      <w:r w:rsidR="00F31DF7">
        <w:instrText>","given":"</w:instrText>
      </w:r>
      <w:r w:rsidR="00F31DF7">
        <w:rPr>
          <w:rFonts w:ascii="MS Gothic" w:eastAsia="MS Gothic" w:hAnsi="MS Gothic" w:cs="MS Gothic" w:hint="eastAsia"/>
        </w:rPr>
        <w:instrText>斎藤</w:instrText>
      </w:r>
      <w:r w:rsidR="00F31DF7">
        <w:instrText>","non-dropping-particle":"","parse-names":false,"suffix":""},{"dropping-particle":"","family":"Service","given":"National Health","non-dropping-particle":"","parse-names":false,"suffix":""},{"dropping-particle":"","family":"Fahner","given":"Jurrianne C.","non-dropping-particle":"","parse-names":false,"suffix":""},{"dropping-particle":"","family":"Beunders","given":"Alexandra J.M.","non-dropping-particle":"","parse-names":false,"suffix":""},{"dropping-particle":"","family":"Heide","given":"Agnes","non-dropping-particle":"van der","parse-names":false,"suffix":""},{"dropping-particle":"","family":"Rietjens","given":"Judith A.C.","non-dropping-particle":"","parse-names":false,"suffix":""},{"dropping-particle":"","family":"Vanderschuren","given":"Maaike M.","non-dropping-particle":"","parse-names":false,"suffix":""},{"dropping-particle":"","family":"Delden","given":"Johannes J.M.","non-dropping-particle":"van","parse-names":false,"suffix":""},{"dropping-particle":"","family":"Kars","given":"Marijke C.","non-dropping-particle":"","parse-names":false,"suffix":""},{"dropping-particle":"","family":"Kermel-Schiffman","given":"Ile","non-dropping-particle":"","parse-names":false,"suffix":""},{"dropping-particle":"","family":"Werner","given":"Perla","non-dropping-particle":"","parse-names":false,"suffix":""},{"dropping-particle":"","family":"Hamada","given":"Mayumi","non-dropping-particle":"","parse-names":false,"suffix":""},{"dropping-particle":"","family":"Bruce","given":"2011","non-dropping-particle":"","parse-names":false,"suffix":""},{"dropping-particle":"","family":"Meyer","given":"Kaplan-","non-dropping-particle":"","parse-names":false,"suffix":""},{"dropping-particle":"","family":"Tanaka","given":"Takami","non-dropping-particle":"","parse-names":false,"suffix":""},{"dropping-particle":"","family":"Tanaka","given":"Akiko","non-dropping-particle":"","parse-names":false,"suffix":""},{"dropping-particle":"","family":"Tonoki","given":"Yuuki","non-dropping-particle":"","parse-names":false,"suffix":""},{"dropping-particle":"","family":"Arita","given":"Ken ichi","non-dropping-particle":"","parse-names":false,"suffix":""},{"dropping-particle":"","family":"Ikegami","given":"Yasuhiko","non-dropping-particle":"","parse-names":false,"suffix":""},{"dropping-particle":"","family":"Report","given":"Life Design","non-dropping-particle":"","parse-names":false,"suffix":""},{"dropping-particle":"","family":"Katayama","given":"Yoko","non-dropping-particle":"","parse-names":false,"suffix":""},{"dropping-particle":"","family":"Sabatino","given":"Charles P","non-dropping-particle":"","parse-names":false,"suffix":""},{"dropping-particle":"","family":"Dixon","given":"Josie","non-dropping-particle":"","parse-names":false,"suffix":""},{"dropping-particle":"","family":"Karagiannidou","given":"Maria","non-dropping-particle":"","parse-names":false,"suffix":""},{"dropping-particle":"","family":"Knapp","given":"Martin","non-dropping-particle":"","parse-names":false,"suffix":""},{"dropping-particle":"","family":"Kamimura, T., Aoki, T., Ito., Miyamoto","given":"T.","non-dropping-particle":"","parse-names":false,"suffix":""},{"dropping-particle":"","family":"</w:instrText>
      </w:r>
      <w:r w:rsidR="00F31DF7">
        <w:rPr>
          <w:rFonts w:ascii="MS Gothic" w:eastAsia="MS Gothic" w:hAnsi="MS Gothic" w:cs="MS Gothic" w:hint="eastAsia"/>
        </w:rPr>
        <w:instrText>江尻</w:instrText>
      </w:r>
      <w:r w:rsidR="00F31DF7">
        <w:instrText>","given":"</w:instrText>
      </w:r>
      <w:r w:rsidR="00F31DF7">
        <w:rPr>
          <w:rFonts w:ascii="MS Gothic" w:eastAsia="MS Gothic" w:hAnsi="MS Gothic" w:cs="MS Gothic" w:hint="eastAsia"/>
        </w:rPr>
        <w:instrText>晴美</w:instrText>
      </w:r>
      <w:r w:rsidR="00F31DF7">
        <w:instrText>","non-dropping-particle":"","parse-names":false,"suffix":""},{"dropping-particle":"","family":"</w:instrText>
      </w:r>
      <w:r w:rsidR="00F31DF7">
        <w:rPr>
          <w:rFonts w:ascii="MS Gothic" w:eastAsia="MS Gothic" w:hAnsi="MS Gothic" w:cs="MS Gothic" w:hint="eastAsia"/>
        </w:rPr>
        <w:instrText>片岡</w:instrText>
      </w:r>
      <w:r w:rsidR="00F31DF7">
        <w:instrText>","given":"</w:instrText>
      </w:r>
      <w:r w:rsidR="00F31DF7">
        <w:rPr>
          <w:rFonts w:ascii="MS Gothic" w:eastAsia="MS Gothic" w:hAnsi="MS Gothic" w:cs="MS Gothic" w:hint="eastAsia"/>
        </w:rPr>
        <w:instrText>秋子</w:instrText>
      </w:r>
      <w:r w:rsidR="00F31DF7">
        <w:instrText>","non-dropping-particle":"","parse-names":false,"suffix":""},{"dropping-particle":"","family":"Kernick","given":"Lucy A.","non-dropping-particle":"","parse-names":false,"suffix":""},{"dropping-particle":"","family":"Hogg","given":"Karen J.","non-dropping-particle":"","parse-names":false,"suffix":""},{"dropping-particle":"","family":"Millerick","given":"Yvonne","non-dropping-particle":"","parse-names":false,"suffix":""},{"dropping-particle":"","family":"Murtagh","given":"Fliss E.M.","non-dropping-particle":"","parse-names":false,"suffix":""},{"dropping-particle":"","family":"Djahit","given":"Ayse","non-dropping-particle":"","parse-names":false,"suffix":""},{"dropping-particle":"","family":"Johnson","given":"Miriam","non-dropping-particle":"","parse-names":false,"suffix":""},{"dropping-particle":"","family":"Kato","given":"S.","non-dropping-particle":"","parse-names":false,"suffix":""},{"dropping-particle":"","family":"</w:instrText>
      </w:r>
      <w:r w:rsidR="00F31DF7">
        <w:rPr>
          <w:rFonts w:ascii="MS Gothic" w:eastAsia="MS Gothic" w:hAnsi="MS Gothic" w:cs="MS Gothic" w:hint="eastAsia"/>
        </w:rPr>
        <w:instrText>坪井</w:instrText>
      </w:r>
      <w:r w:rsidR="00F31DF7">
        <w:instrText>","given":"</w:instrText>
      </w:r>
      <w:r w:rsidR="00F31DF7">
        <w:rPr>
          <w:rFonts w:ascii="MS Gothic" w:eastAsia="MS Gothic" w:hAnsi="MS Gothic" w:cs="MS Gothic" w:hint="eastAsia"/>
        </w:rPr>
        <w:instrText>知正</w:instrText>
      </w:r>
      <w:r w:rsidR="00F31DF7">
        <w:instrText>","non-dropping-particle":"","parse-names":false,"suffix":""},{"dropping-particle":"","family":"Nppv","given":"Nppv Nppv","non-dropping-particle":"","parse-names":false,"suffix":""},{"dropping-particle":"","family":"Nho","given":"Nppv Nppv","non-dropping-particle":"","parse-names":false,"suffix":""},{"dropping-particle":"","family":"Nppv","given":"Nppv Nppv","non-dropping-particle":"","parse-names":false,"suffix":""},{"dropping-particle":"","family":"Nppv","given":"Nppv Nppv","non-dropping-particle":"","parse-names":false,"suffix":""},{"dropping-particle":"","family":"Co","given":"Hg","non-dropping-particle":"","parse-names":false,"suffix":""},{"dropping-particle":"","family":"Hospital","given":"Mary","non-dropping-particle":"","parse-names":false,"suffix":""},{"dropping-particle":"","family":"</w:instrText>
      </w:r>
      <w:r w:rsidR="00F31DF7">
        <w:rPr>
          <w:rFonts w:ascii="MS Gothic" w:eastAsia="MS Gothic" w:hAnsi="MS Gothic" w:cs="MS Gothic" w:hint="eastAsia"/>
        </w:rPr>
        <w:instrText>小野和幸</w:instrText>
      </w:r>
      <w:r w:rsidR="00F31DF7">
        <w:instrText xml:space="preserve">, </w:instrText>
      </w:r>
      <w:r w:rsidR="00F31DF7">
        <w:rPr>
          <w:rFonts w:ascii="MS Gothic" w:eastAsia="MS Gothic" w:hAnsi="MS Gothic" w:cs="MS Gothic" w:hint="eastAsia"/>
        </w:rPr>
        <w:instrText>大河原治平</w:instrText>
      </w:r>
      <w:r w:rsidR="00F31DF7">
        <w:instrText>","given":"</w:instrText>
      </w:r>
      <w:r w:rsidR="00F31DF7">
        <w:rPr>
          <w:rFonts w:ascii="MS Gothic" w:eastAsia="MS Gothic" w:hAnsi="MS Gothic" w:cs="MS Gothic" w:hint="eastAsia"/>
        </w:rPr>
        <w:instrText>阪本敏久</w:instrText>
      </w:r>
      <w:r w:rsidR="00F31DF7">
        <w:instrText>","non-dropping-particle":"","parse-names":false,"suffix":""},{"dropping-particle":"","family":"Yoshizawa, A. Yoshizawa","given":"T","non-dropping-particle":"","parse-names":false,"suffix":""},{"dropping-particle":"","family":"</w:instrText>
      </w:r>
      <w:r w:rsidR="00F31DF7">
        <w:rPr>
          <w:rFonts w:ascii="MS Gothic" w:eastAsia="MS Gothic" w:hAnsi="MS Gothic" w:cs="MS Gothic" w:hint="eastAsia"/>
        </w:rPr>
        <w:instrText>山本則子</w:instrText>
      </w:r>
      <w:r w:rsidR="00F31DF7">
        <w:instrText>","given":"","non-dropping-particle":"","parse-names":false,"suffix":""},{"dropping-particle":"","family":"Words","given":"Key","non-dropping-particle":"","parse-names":false,"suffix":""},{"dropping-particle":"","family":"Rogers","given":"Rogers","non-dropping-particle":"","parse-names":false,"suffix":""},{"dropping-particle":"","family":"Competence","given":"Ci-","non-dropping-particle":"","parse-names":false,"suffix":""},{"dropping-particle":"","family":"Medline","given":"Nahl","non-dropping-particle":"","parse-names":false,"suffix":""},{"dropping-particle":"","family":"</w:instrText>
      </w:r>
      <w:r w:rsidR="00F31DF7">
        <w:rPr>
          <w:rFonts w:ascii="MS Gothic" w:eastAsia="MS Gothic" w:hAnsi="MS Gothic" w:cs="MS Gothic" w:hint="eastAsia"/>
        </w:rPr>
        <w:instrText>日本集中治療医学会倫理委員会</w:instrText>
      </w:r>
      <w:r w:rsidR="00F31DF7">
        <w:instrText>","given":"","non-dropping-particle":"","parse-names":false,"suffix":""},{"dropping-particle":"","family":"Tanishika","given":"Mitsuharu","non-dropping-particle":"","parse-names":false,"suffix":""},{"dropping-particle":"","family":"Resuscitate","given":"Do Not","non-dropping-particle":"","parse-names":false,"suffix":""},{"dropping-particle":"","family":"Not","given":"Do","non-dropping-particle":"","parse-names":false,"suffix":""},{"dropping-particle":"","family":"Resuscitation","given":"Attempt","non-dropping-particle":"","parse-names":false,"suffix":""},{"dropping-particle":"","family":"Ramadani","given":"Rani Febri","non-dropping-particle":"","parse-names":false,"suffix":""},{"dropping-particle":"","family":"Directives","given":"Advance","non-dropping-particle":"","parse-names":false,"suffix":""},{"dropping-particle":"","family":"Directives","given":"Advance","non-dropping-particle":"","parse-names":false,"suffix":""},{"dropping-particle":"","family":"Arita","given":"Ken ichi","non-dropping-particle":"","parse-names":false,"suffix":""},{"dropping-particle":"","family":"Medicine","given":"Critical","non-dropping-particle":"","parse-names":false,"suffix":""},{"dropping-particle":"","family":"Kuriaki, S., Kamimura","given":"T.","non-dropping-particle":"","parse-names":false,"suffix":""},{"dropping-particle":"","family":"</w:instrText>
      </w:r>
      <w:r w:rsidR="00F31DF7">
        <w:rPr>
          <w:rFonts w:ascii="MS Gothic" w:eastAsia="MS Gothic" w:hAnsi="MS Gothic" w:cs="MS Gothic" w:hint="eastAsia"/>
        </w:rPr>
        <w:instrText>西本幸夫</w:instrText>
      </w:r>
      <w:r w:rsidR="00F31DF7">
        <w:instrText>","given":"","non-dropping-particle":"","parse-names":false,"suffix":""},{"dropping-particle":"","family":"OKUNO","given":"SHIGEKO","non-dropping-particle":"","parse-names":false,"suffix":""},{"dropping-particle":"","family":"</w:instrText>
      </w:r>
      <w:r w:rsidR="00F31DF7">
        <w:rPr>
          <w:rFonts w:ascii="MS Gothic" w:eastAsia="MS Gothic" w:hAnsi="MS Gothic" w:cs="MS Gothic" w:hint="eastAsia"/>
        </w:rPr>
        <w:instrText>奥野</w:instrText>
      </w:r>
      <w:r w:rsidR="00F31DF7">
        <w:instrText>","given":"</w:instrText>
      </w:r>
      <w:r w:rsidR="00F31DF7">
        <w:rPr>
          <w:rFonts w:ascii="MS Gothic" w:eastAsia="MS Gothic" w:hAnsi="MS Gothic" w:cs="MS Gothic" w:hint="eastAsia"/>
        </w:rPr>
        <w:instrText>滋子</w:instrText>
      </w:r>
      <w:r w:rsidR="00F31DF7">
        <w:instrText>","non-dropping-particle":"","parse-names":false,"suffix":""},{"dropping-particle":"","family":"Society","given":"Japanese","non-dropping-particle":"","parse-names":false,"suffix":""},{"dropping-particle":"","family":"Medicine","given":"Emergency","non-dropping-particle":"","parse-names":false,"suffix":""},{"dropping-particle":"","family":"Hatano","given":"Yutaka","non-dropping-particle":"","parse-names":false,"suffix":""},{"dropping-particle":"","family":"Fukui","given":"Kenji","non-dropping-particle":"","parse-names":false,"suffix":""},{"dropping-particle":"","family":"Fukuma","given":"Seishi","non-dropping-particle":"","parse-names":false,"suffix":""},{"dropping-particle":"","family":"Graf","given":"","non-dropping-particle":"","parse-names":false,"suffix":""},{"dropping-particle":"","family":"Nursing","given":"Health","non-dropping-particle":"","parse-names":false,"suffix":""},{"dropping-particle":"","family":"Planning","given":"Advance Care","non-dropping-particle":"","parse-names":false,"suffix":""},{"dropping-particle":"","family":"Sakae","given":"Yokohama","non-dropping-particle":"","parse-names":false,"suffix":""},{"dropping-particle":"","family":"Hospital","given":"Kyousai","non-dropping-particle":"","parse-names":false,"suffix":""},{"dropping-particle":"","family":"Sakae","given":"Yokohama","non-dropping-particle":"","parse-names":false,"suffix":""},{"dropping-particle":"","family":"Hospital","given":"Kyousai","non-dropping-particle":"","parse-names":false,"suffix":""},{"dropping-particle":"","family":"Igai, Y., Tanabe, N., Kishimori, T., Watanabe, T., Nohara, J., Shimada, K., Nakatani, K., Kawakami","given":"K.","non-dropping-particle":"","parse-names":false,"suffix":""},{"dropping-particle":"","family":"Can","given":"How","non-dropping-particle":"","parse-names":false,"suffix":""},{"dropping-particle":"","family":"Infer","given":"We","non-dropping-particle":"","parse-names":false,"suffix":""},{"dropping-particle":"","family":"Requires","given":"Advance Directives","non-dropping-particle":"","parse-names":false,"suffix":""},{"dropping-particle":"","family":"Judgment","given":"Substituted","non-dropping-particle":"","parse-names":false,"suffix":""},{"dropping-particle":"","family":"Fukuda","given":"Tatsuma","non-dropping-particle":"","parse-names":false,"suffix":""},{"dropping-particle":"","family":"Not","given":"Do","non-dropping-particle":"","parse-names":false,"suffix":""},{"dropping-particle":"","family":"Resuscitation","given":"Attempt","non-dropping-particle":"","parse-names":false,"suffix":""},{"dropping-particle":"","family":"Orders","given":"Physician","non-dropping-particle":"","parse-names":false,"suffix":""},{"dropping-particle":"","family":"Treatment","given":"Life Sustaining","non-dropping-particle":"","parse-names":false,"suffix":""},{"dropping-particle":"","family":"Cpr","given":"Dnar","non-dropping-particle":"","parse-names":false,"suffix":""},{"dropping-particle":"","family":"Do","given":"Dnar","non-dropping-particle":"","parse-names":false,"suffix":""},{"dropping-particle":"","family":"Attempt","given":"Not","non-dropping-particle":"","parse-names":false,"suffix":""},{"dropping-particle":"","family":"Dnar","given":"Resuscitation","non-dropping-particle":"","parse-names":false,"suffix":""},{"dropping-particle":"","family":"Dnar","given":"Dnar Dnar","non-dropping-particle":"","parse-names":false,"suffix":""},{"dropping-particle":"","family":"Inada","given":"Kumiko","non-dropping-particle":"","parse-names":false,"suffix":""},{"dropping-particle":"","family":"Nishikawa","given":"Mitsunori","non-dropping-particle":"","parse-names":false,"suffix":""},{"dropping-particle":"","family":"Tanaka, Y,. Kizawa, Y., Sakashita","given":"A.","non-dropping-particle":"","parse-names":false,"suffix":""},{"dropping-particle":"","family":"Pet","given":"F D G","non-dropping-particle":"","parse-names":false,"suffix":""},{"dropping-particle":"","family":"Sumita","given":"Masumi","non-dropping-particle":"","parse-names":false,"suffix":""},{"dropping-particle":"","family":"Ueda","given":"Takako","non-dropping-particle":"","parse-names":false,"suffix":""},{"dropping-particle":"","family":"Rennard","given":"Stephen I.","non-dropping-particle":"","parse-names":false,"suffix":""},{"dropping-particle":"","family":"Kalil","given":"Andre C.","non-dropping-particle":"","parse-names":false,"suffix":""},{"dropping-particle":"","family":"Casaburi","given":"Richard","non-dropping-particle":"","parse-names":false,"suffix":""},{"dropping-particle":"","family":"Federal","given":"Universidade","non-dropping-particle":"","parse-names":false,"suffix":""},{"dropping-particle":"","family":"Antonio","given":"Luis","non-dropping-particle":"","parse-names":false,"suffix":""},{"dropping-particle":"","family":"Franz","given":"Santos","non-dropping-particle":"","parse-names":false,"suffix":""},{"dropping-particle":"","family":"Li","given":"C. Y.","non-dropping-particle":"","parse-names":false,"suffix":""},{"dropping-particle":"","family":"Sung","given":"F. C.","non-dropping-particle":"","parse-names":false,"suffix":""},{"dropping-particle":"De","family":"Direito","given":"Resumo","non-dropping-particle":"","parse-names":false,"suffix":""},{"dropping-particle":"","family":"Descomplicado","given":"Constitucional","non-dropping-particle":"","parse-names":false,"suffix":""},{"dropping-particle":"","family":"Fitriatun","given":"Erna","non-dropping-particle":"","parse-names":false,"suffix":""},{"dropping-particle":"","family":"P","given":"Komal Kumar","non-dropping-particle":"","parse-names":false,"suffix":""},{"dropping-particle":"","family":"Sabahatt","given":"Stanbul","non-dropping-particle":"","parse-names":false,"suffix":""},{"dropping-particle":"","family":"Enst","given":"Mler","non-dropping-particle":"","parse-names":false,"suffix":""},{"dropping-particle":"","family":"Rehberl","given":"Dali","non-dropping-particle":"","parse-names":false,"suffix":""},{"dropping-particle":"","family":"Ps","given":"V E","non-dropping-particle":"","parse-names":false,"suffix":""},{"dropping-particle":"","family":"Tez","given":"Sans","non-dropping-particle":"","parse-names":false,"suffix":""},{"dropping-particle":"","family":"Yildirim","given":"Nur Hilal","non-dropping-particle":"","parse-names":false,"suffix":""},{"dropping-particle":"","family":"Karadayi","given":"Ferya","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مر</w:instrText>
      </w:r>
      <w:r w:rsidR="00F31DF7">
        <w:rPr>
          <w:rFonts w:hint="cs"/>
        </w:rPr>
        <w:instrText>ی</w:instrText>
      </w:r>
      <w:r w:rsidR="00F31DF7">
        <w:rPr>
          <w:rFonts w:hint="eastAsia"/>
        </w:rPr>
        <w:instrText>م</w:instrText>
      </w:r>
      <w:r w:rsidR="00F31DF7">
        <w:instrText xml:space="preserve"> اقا ام</w:instrText>
      </w:r>
      <w:r w:rsidR="00F31DF7">
        <w:rPr>
          <w:rFonts w:hint="cs"/>
        </w:rPr>
        <w:instrText>ی</w:instrText>
      </w:r>
      <w:r w:rsidR="00F31DF7">
        <w:rPr>
          <w:rFonts w:hint="eastAsia"/>
        </w:rPr>
        <w:instrText>ر</w:instrText>
      </w:r>
      <w:r w:rsidR="00F31DF7">
        <w:rPr>
          <w:rFonts w:hint="cs"/>
        </w:rPr>
        <w:instrText>ی</w:instrText>
      </w:r>
      <w:r w:rsidR="00F31DF7">
        <w:instrText>","given":"","non-dropping-particle":"","parse-names":false,"suffix":""},{"dropping-particle":"","family":"Sinif","given":"Ġlköğretġm","non-dropping-particle":"","parse-names":false,"suffix":""},{"dropping-particle":"","family":"Bġlgġler","given":"Sosyal","non-dropping-particle":"","parse-names":false,"suffix":""},{"dropping-particle":"","family":"Dyal","given":"Jonathan W.","non-dropping-particle":"","parse-names":false,"suffix":""},{"dropping-particle":"","family":"Grant","given":"Michael P.","non-dropping-particle":"","parse-names":false,"suffix":""},{"dropping-particle":"","family":"Broadwater","given":"Kendra","non-dropping-particle":"","parse-names":false,"suffix":""},{"dropping-particle":"","family":"Bjork","given":"Adam","non-dropping-particle":"","parse-names":false,"suffix":""},{"dropping-particle":"","family":"Waltenburg","given":"Michelle A.","non-dropping-particle":"","parse-names":false,"suffix":""},{"dropping-particle":"","family":"Gibbins","given":"John D.","non-dropping-particle":"","parse-names":false,"suffix":""},{"dropping-particle":"","family":"Hale","given":"Christa","non-dropping-particle":"","parse-names":false,"suffix":""},{"dropping-particle":"","family":"Silver","given":"Maggie","non-dropping-particle":"","parse-names":false,"suffix":""},{"dropping-particle":"","family":"Fischer","given":"Marc","non-dropping-particle":"","parse-names":false,"suffix":""},{"dropping-particle":"","family":"Steinberg","given":"Jonathan","non-dropping-particle":"","parse-names":false,"suffix":""},{"dropping-particle":"","family":"Basler","given":"Colin A.","non-dropping-particle":"","parse-names":false,"suffix":""},{"dropping-particle":"","family":"Jacobs","given":"Jesica R.","non-dropping-particle":"","parse-names":false,"suffix":""},{"dropping-particle":"","family":"Kennedy","given":"Erin D.","non-dropping-particle":"","parse-names":false,"suffix":""},{"dropping-particle":"","family":"Tomasi","given":"Suzanne","non-dropping-particle":"","parse-names":false,"suffix":""},{"dropping-particle":"","family":"Trout","given":"Douglas","non-dropping-particle":"","parse-names":false,"suffix":""},{"dropping-particle":"","family":"Hornsby-Myers","given":"Jennifer","non-dropping-particle":"","parse-names":false,"suffix":""},{"dropping-particle":"","family":"Oussayef","given":"Nadia L.","non-dropping-particle":"","parse-names":false,"suffix":""},{"dropping-particle":"","family":"Delaney","given":"Lisa J.","non-dropping-particle":"","parse-names":false,"suffix":""},{"dropping-particle":"","family":"Patel","given":"Ketki","non-dropping-particle":"","parse-names":false,"suffix":""},{"dropping-particle":"","family":"Shetty","given":"Varun","non-dropping-particle":"","parse-names":false,"suffix":""},{"dropping-particle":"","family":"Kline","given":"Kelly E.","non-dropping-particle":"","parse-names":false,"suffix":""},{"dropping-particle":"","family":"Schroeder","given":"Betsy","non-dropping-particle":"","parse-names":false,"suffix":""},{"dropping-particle":"","family":"Herlihy","given":"Rachel K.","non-dropping-particle":"","parse-names":false,"suffix":""},{"dropping-particle":"","family":"House","given":"Jennifer","non-dropping-particle":"","parse-names":false,"suffix":""},{"dropping-particle":"","family":"Jervis","given":"Rachel","non-dropping-particle":"","parse-names":false,"suffix":""},{"dropping-particle":"","family":"Clayton","given":"Joshua L.","non-dropping-particle":"","parse-names":false,"suffix":""},{"dropping-particle":"","family":"Ortbahn","given":"Dustin","non-dropping-particle":"","parse-names":false,"suffix":""},{"dropping-particle":"","family":"Austin","given":"Connie","non-dropping-particle":"","parse-names":false,"suffix":""},{"dropping-particle":"","family":"Berl","given":"Erica","non-dropping-particle":"","parse-names":false,"suffix":""},{"dropping-particle":"","family":"Moore","given":"Zack","non-dropping-particle":"","parse-names":false,"suffix":""},{"dropping-particle":"","family":"Buss","given":"Bryan F.","non-dropping-particle":"","parse-names":false,"suffix":""},{"dropping-particle":"","family":"Stover","given":"Derry","non-dropping-particle":"","parse-names":false,"suffix":""},{"dropping-particle":"","family":"Westergaard","given":"Ryan","non-dropping-particle":"","parse-names":false,"suffix":""},{"dropping-particle":"","family":"Pray","given":"Ian","non-dropping-particle":"","parse-names":false,"suffix":""},{"dropping-particle":"","family":"DeBolt","given":"Meghan","non-dropping-particle":"","parse-names":false,"suffix":""},{"dropping-particle":"","family":"Person","given":"Amy","non-dropping-particle":"","parse-names":false,"suffix":""},{"dropping-particle":"","family":"Gabel","given":"Julie","non-dropping-particle":"","parse-names":false,"suffix":""},{"dropping-particle":"","family":"Kittle","given":"Theresa S.","non-dropping-particle":"","parse-names":false,"suffix":""},{"dropping-particle":"","family":"Hendren","given":"Pamela","non-dropping-particle":"","parse-names":false,"suffix":""},{"dropping-particle":"","family":"Rhea","given":"Charles","non-dropping-particle":"","parse-names":false,"suffix":""},{"dropping-particle":"","family":"Holsinger","given":"Caroline","non-dropping-particle":"","parse-names":false,"suffix":""},{"dropping-particle":"","family":"Dunn","given":"John","non-dropping-particle":"","parse-names":false,"suffix":""},{"dropping-particle":"","family":"Turabelidze","given":"George","non-dropping-particle":"","parse-names":false,"suffix":""},{"dropping-particle":"","family":"Ahmed","given":"Farah S.","non-dropping-particle":"","parse-names":false,"suffix":""},{"dropping-particle":"","family":"deFijter","given":"Siestke","non-dropping-particle":"","parse-names":false,"suffix":""},{"dropping-particle":"","family":"Pedati","given":"Caitlin S.","non-dropping-particle":"","parse-names":false,"suffix":""},{"dropping-particle":"","family":"Rattay","given":"Karyl","non-dropping-particle":"","parse-names":false,"suffix":""},{"dropping-particle":"","family":"Smith","given":"Erica E.","non-dropping-particle":"","parse-names":false,"suffix":""},{"dropping-particle":"","family":"Luna-Pinto","given":"Carolina","non-dropping-particle":"","parse-names":false,"suffix":""},{"dropping-particle":"","family":"Cooley","given":"Laura A.","non-dropping-particle":"","parse-names":false,"suffix":""},{"dropping-particle":"","family":"Saydah","given":"Sharon","non-dropping-particle":"","parse-names":false,"suffix":""},{"dropping-particle":"","family":"Preacely","given":"Nykiconia D.","non-dropping-particle":"","parse-names":false,"suffix":""},{"dropping-particle":"","family":"Maddox","given":"Ryan A.","non-dropping-particle":"","parse-names":false,"suffix":""},{"dropping-particle":"","family":"Lundeen","given":"Elizabeth","non-dropping-particle":"","parse-names":false,"suffix":""},{"dropping-particle":"","family":"Goodwin","given":"Bradley","non-dropping-particle":"","parse-names":false,"suffix":""},{"dropping-particle":"","family":"Karpathy","given":"Sandor E.","non-dropping-particle":"","parse-names":false,"suffix":""},{"dropping-particle":"","family":"Griffing","given":"Sean","non-dropping-particle":"","parse-names":false,"suffix":""},{"dropping-particle":"","family":"Jenkins","given":"Mary M.","non-dropping-particle":"","parse-names":false,"suffix":""},{"dropping-particle":"","family":"Lowry","given":"Garry","non-dropping-particle":"","parse-names":false,"suffix":""},{"dropping-particle":"","family":"Schwarz","given":"Rachel D.","non-dropping-particle":"","parse-names":false,"suffix":""},{"dropping-particle":"","family":"Yoder","given":"Jonathan","non-dropping-particle":"","parse-names":false,"suffix":""},{"dropping-particle":"","family":"Peacock","given":"Georgina","non-dropping-particle":"","parse-names":false,"suffix":""},{"dropping-particle":"","family":"Walke","given":"Henry T.","non-dropping-particle":"","parse-names":false,"suffix":""},{"dropping-particle":"","family":"Rose","given":"Dale A.","non-dropping-particle":"","parse-names":false,"suffix":""},{"dropping-particle":"","family":"Honein","given":"Margaret A.","non-dropping-particle":"","parse-names":false,"suffix":""},{"dropping-particle":"","family":"Fiho","given":"José Marçal Jackson","non-dropping-particle":"","parse-names":false,"suffix":""},{"dropping-particle":"","family":"Assunção","given":"Ada Ávila","non-dropping-particle":"","parse-names":false,"suffix":""},{"dropping-particle":"","family":"Algranti","given":"Eduardo","non-dropping-particle":"","parse-names":false,"suffix":""},{"dropping-particle":"","family":"Garcia","given":"Eduardo Garcia","non-dropping-particle":"","parse-names":false,"suffix":""},{"dropping-particle":"","family":"Saito","given":"Cézar Akiyoshi","non-dropping-particle":"","parse-names":false,"suffix":""},{"dropping-particle":"","family":"Maeno","given":"Maria","non-dropping-particle":"","parse-names":false,"suffix":""},{"dropping-particle":"","family":"Lee","given":"A.","non-dropping-particle":"","parse-names":false,"suffix":""},{"dropping-particle":"","family":"Kristensen","given":"T. S.","non-dropping-particle":"","parse-names":false,"suffix":""},{"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dropping-particle":"","family":"Bruinen de Bruin","given":"Yuri","non-dropping-particle":"","parse-names":false,"suffix":""},{"dropping-particle":"","family":"Lequarre","given":"Anne Sophie","non-dropping-particle":"","parse-names":false,"suffix":""},{"dropping-particle":"","family":"McCourt","given":"Josephine","non-dropping-particle":"","parse-names":false,"suffix":""},{"dropping-particle":"","family":"Clevestig","given":"Peter","non-dropping-particle":"","parse-names":false,"suffix":""},{"dropping-particle":"","family":"Pigazzani","given":"Filippo","non-dropping-particle":"","parse-names":false,"suffix":""},{"dropping-particle":"","family":"Zare Jeddi","given":"Maryam","non-dropping-particle":"","parse-names":false,"suffix":""},{"dropping-particle":"","family":"Colosio","given":"Claudio","non-dropping-particle":"","parse-names":false,"suffix":""},{"dropping-particle":"","family":"Goulart","given":"Margarida","non-dropping-particle":"","parse-names":false,"suffix":""},{"dropping-particle":"","family":"Carney","given":"BOE</w:instrText>
      </w:r>
      <w:r w:rsidR="00F31DF7">
        <w:rPr>
          <w:rFonts w:ascii="MS Gothic" w:eastAsia="MS Gothic" w:hAnsi="MS Gothic" w:cs="MS Gothic" w:hint="eastAsia"/>
        </w:rPr>
        <w:instrText>総裁</w:instrText>
      </w:r>
      <w:r w:rsidR="00F31DF7">
        <w:instrText>Mark","non-dropping-particle":"","parse-names":false,"suffix":""},{"dropping-particle":"","family":"Bordalo","given":"Alípio Augusto","non-dropping-particle":"","parse-names":false,"suffix":""},{"dropping-particle":"","family":"Davies","given":"H. W.","non-dropping-particle":"","parse-names":false,"suffix":""},{"dropping-particle":"","family":"Marra","given":"Gabriela Chaves","non-dropping-particle":"","parse-names":false,"suffix":""},{"dropping-particle":"","family":"Cohen","given":"Simone Cynamon","non-dropping-particle":"","parse-names":false,"suffix":""},{"dropping-particle":"de","family":"Azevedo Neto","given":"Francisco de Paula Bueno","non-dropping-particle":"","parse-names":false,"suffix":""},{"dropping-particle":"","family":"Cardoso","given":"Telma Abdalla de Oliveira","non-dropping-particle":"","parse-names":false,"suffix":""},{"dropping-particle":"","family":"Whitworth","given":"Jimmy","non-dropping-particle":"","parse-names":false,"suffix":""},{"dropping-particle":"","family":"Rude","given":"James","non-dropping-particle":"","parse-names":false,"suffix":""},{"dropping-particle":"","family":"Sohrabi","given":"Catrin","non-dropping-particle":"","parse-names":false,"suffix":""},{"dropping-particle":"","family":"Alsafi","given":"Zaid","non-dropping-particle":"","parse-names":false,"suffix":""},{"dropping-particle":"","family":"O'Neill","given":"Niamh","non-dropping-particle":"","parse-names":false,"suffix":""},{"dropping-particle":"","family":"Khan","given":"Muhammad 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dropping-particle":"","family":"Ahmad","given":"Tauseef","non-dropping-particle":"","parse-names":false,"suffix":""},{"dropping-particle":"","family":"Khan","given":"Muhammad Mehdi","non-dropping-particle":"","parse-names":false,"suffix":""},{"dropping-particle":"","family":"Haroon","given":"","non-dropping-particle":"","parse-names":false,"suffix":""},{"dropping-particle":"","family":"Musa","given":"Taha Hussein","non-dropping-particle":"","parse-names":false,"suffix":""},{"dropping-particle":"","family":"Nasir","given":"Saima","non-dropping-particle":"","parse-names":false,"suffix":""},{"dropping-particle":"","family":"Hui","given":"Jin","non-dropping-particle":"","parse-names":false,"suffix":""},{"dropping-particle":"","family":"Bonilla-Aldana","given":"D. Katterine","non-dropping-particle":"","parse-names":false,"suffix":""},{"dropping-particle":"","family":"Rodriguez-Morales","given":"Alfonso J.","non-dropping-particle":"","parse-names":false,"suffix":""},{"dropping-particle":"","family":"Federal","given":"Universidade","non-dropping-particle":"","parse-names":false,"suffix":""},{"dropping-particle":"","family":"Mampu","given":"D A N","non-dropping-particle":"","parse-names":false,"suffix":""},{"dropping-particle":"","family":"Para","given":"Membahagiakan","non-dropping-particle":"","parse-names":false,"suffix":""},{"dropping-particle":"","family":"Pendayagunaan","given":"D A N","non-dropping-particle":"","parse-names":false,"suffix":""},{"dropping-particle":"","family":"Terbantu","given":"Mustahik","non-dropping-particle":"","parse-names":false,"suffix":""},{"dropping-particle":"","family":"Dari","given":"Terentaskan","non-dropping-particle":"","parse-names":false,"suffix":""},{"dropping-particle":"","family":"Anda","given":"Dari","non-dropping-particle":"","parse-names":false,"suffix":""},{"dropping-particle":"","family":"Terbaik","given":"Muzakki","non-dropping-particle":"","parse-names":false,"suffix":""},{"dropping-particle":"","family":"Terbaik","given":"Hadirkan Kinerja","non-dropping-particle":"","parse-names":false,"suffix":""},{"dropping-particle":"","family":"Amil","given":"Profesionalisme","non-dropping-particle":"","parse-names":false,"suffix":""},{"dropping-particle":"","family":"Tulusnya","given":"D A N","non-dropping-particle":"","parse-names":false,"suffix":""},{"dropping-particle":"","family":"Para","given":"D O A","non-dropping-particle":"","parse-names":false,"suffix":""},{"dropping-particle":"","family":"Pengantar","given":"Surat","non-dropping-particle":"","parse-names":false,"suffix":""},{"dropping-particle":"","family":"Program","given":"Katalog","non-dropping-particle":"","parse-names":false,"suffix":""},{"dropping-particle":"","family":"Pendayagunaan","given":"Pendistribusian D A N","non-dropping-particle":"","parse-names":false,"suffix":""},{"dropping-particle":"","family":"BAZNAS","given":"","non-dropping-particle":"","parse-names":false,"suffix":""},{"dropping-particle":"","family":"Kominfo","given":"","non-dropping-particle":"","parse-names":false,"suffix":""},{"dropping-particle":"","family":"Eddy","given":"Shofiya Ashilah","non-dropping-particle":"","parse-names":false,"suffix":""},{"dropping-particle":"","family":"Rao","given":"","non-dropping-particle":"","parse-names":false,"suffix":""},{"dropping-particle":"","family":"Research","given":"Ministry of Education and","non-dropping-particle":"","parse-names":false,"suffix":""},{"dropping-particle":"","family":"Verschuren","given":"Olaf","non-dropping-particle":"","parse-names":false,"suffix":""},{"dropping-particle":"","family":"Takken","given":"Tim","non-dropping-particle":"","parse-names":false,"suffix":""},{"dropping-particle":"","family":"Ketelaar","given":"Marjolijn","non-dropping-particle":"","parse-names":false,"suffix":""},{"dropping-particle":"","family":"Gorter","given":"Jan Willem","non-dropping-particle":"","parse-names":false,"suffix":""},{"dropping-particle":"","family":"Helders","given":"Paul J.M.","non-dropping-particle":"","parse-names":false,"suffix":""},{"dropping-particle":"","family":"Bloemen","given":"Manon","non-dropping-particle":"","parse-names":false,"suffix":""},{"dropping-particle":"","family":"Kruitwagen","given":"Cas","non-dropping-particle":"","parse-names":false,"suffix":""},{"dropping-particle":"","family":"Takken","given":"Tim","non-dropping-particle":"","parse-names":false,"suffix":""},{"dropping-particle":"","family":"Ravens-Sieberer, U., Gosh, A., Erhart, M., Rueden, U. von, Nickel, J., &amp; Kurth","given":"B.-M.","non-dropping-particle":"","parse-names":false,"suffix":""},{"dropping-particle":"","family":"Jain","given":"M.","non-dropping-particle":"","parse-names":false,"suffix":""},{"dropping-particle":"","family":"Passi","given":"Gouri Rao","non-dropping-particle":"","parse-names":false,"suffix":""},{"dropping-particle":"","family":"Longo","given":"Egmar","non-dropping-particle":"","parse-names":false,"suffix":""},{"dropping-particle":"","family":"Badia","given":"M.","non-dropping-particle":"","parse-names":false,"suffix":""},{"dropping-particle":"","family":"Orgaz","given":"B.","non-dropping-particle":"","parse-names":false,"suffix":""},{"dropping-particle":"","family":"Verdugo","given":"M. A.","non-dropping-particle":"","parse-names":false,"suffix":""},{"dropping-particle":"","family":"Vila-Nova","given":"Fábio","non-dropping-particle":"","parse-names":false,"suffix":""},{"dropping-particle":"","family":"Oliveira","given":"Raul","non-dropping-particle":"","parse-names":false,"suffix":""},{"dropping-particle":"","family":"Cordovil","given":"Rita","non-dropping-particle":"","parse-names":false,"suffix":""},{"dropping-particle":"","family":"Nordtorp","given":"Heidi L.","non-dropping-particle":"","parse-names":false,"suffix":""},{"dropping-particle":"","family":"Nyquist","given":"Astrid","non-dropping-particle":"","parse-names":false,"suffix":""},{"dropping-particle":"","family":"Jahnsen","given":"Reidun","non-dropping-particle":"","parse-names":false,"suffix":""},{"dropping-particle":"","family":"Moser","given":"Thomas","non-dropping-particle":"","parse-names":false,"suffix":""},{"dropping-particle":"","family":"Strand","given":"Liv Inger","non-dropping-particle":"","parse-names":false,"suffix":""},{"dropping-particle":"","family":"Bult","given":"M. K.","non-dropping-particle":"","parse-names":false,"suffix":""},{"dropping-particle":"","family":"Verschuren","given":"Olaf","non-dropping-particle":"","parse-names":false,"suffix":""},{"dropping-particle":"","family":"Gorter","given":"Jan Willem","non-dropping-particle":"","parse-names":false,"suffix":""},{"dropping-particle":"","family":"Jongmans","given":"M. J.","non-dropping-particle":"","parse-names":false,"suffix":""},{"dropping-particle":"","family":"Piškur","given":"B.","non-dropping-particle":"","parse-names":false,"suffix":""},{"dropping-particle":"","family":"Ketelaar","given":"Marjolijn","non-dropping-particle":"","parse-names":false,"suffix":""},{"dropping-particle":"","family":"Fink","given":"A.","non-dropping-particle":"","parse-names":false,"suffix":""},{"dropping-particle":"","family":"Gebhard","given":"B.","non-dropping-particle":"","parse-names":false,"suffix":""},{"dropping-particle":"","family":"Erdwiens","given":"S.","non-dropping-particle":"","parse-names":false,"suffix":""},{"dropping-particle":"","family":"Haddenhorst","given":"L.","non-dropping-particle":"","parse-names":false,"suffix":""},{"dropping-particle":"","family":"Nowak","given":"S.","non-dropping-particle":"","parse-names":false,"suffix":""},{"dropping-particle":"","family":"Importantes","given":"Informações","non-dropping-particle":"","parse-names":false,"suffix":""},{"dropping-particle":"","family":"Entrevista","given":"Para A","non-dropping-particle":"","parse-names":false,"suffix":""},{"dropping-particle":"","family":"Expectativas","given":"Queixas E","non-dropping-particle":"","parse-names":false,"suffix":""},{"dropping-particle":"","family":"Criança","given":"D A","non-dropping-particle":"","parse-names":false,"suffix":""},{"dropping-particle":"","family":"Família","given":"E D A","non-dropping-particle":"","parse-names":false,"suffix":""},{"dropping-particle":"","family":"Galvão","given":"Élida Rayanne Viana Pinheiro","non-dropping-particle":"","parse-names":false,"suffix":""},{"dropping-particle":"","family":"Cazeiro","given":"Ana Paula Martins","non-dropping-particle":"","parse-names":false,"suffix":""},{"dropping-particle":"","family":"Campos","given":"Ana Carolina","non-dropping-particle":"De","parse-names":false,"suffix":""},{"dropping-particle":"","family":"Longo","given":"Egmar","non-dropping-particle":"","parse-names":false,"suffix":""},{"dropping-particle":"","family":"ABEP","given":"Associação Brasileira de empresas de pesquisa","non-dropping-particle":"","parse-names":false,"suffix":""},{"dropping-particle":"","family":"Brazil","given":"Participa","non-dropping-particle":"","parse-names":false,"suffix":""},{"dropping-particle":"","family":"Brasil. Ministério da Saúde. Secretaria de Atenção à Saúde.","given":"","non-dropping-particle":"","parse-names":false,"suffix":""},{"dropping-particle":"","family":"Hansen","given":"Janete","non-dropping-particle":"","parse-names":false,"suffix":""},{"dropping-particle":"","family":"Macarini","given":"Samira M.","non-dropping-particle":"","parse-names":false,"suffix":""},{"dropping-particle":"","family":"Martins","given":"Gabriela D. F.","non-dropping-particle":"","parse-names":false,"suffix":""},{"dropping-particle":"","family":"Wanderlind","given":"Fernanda H.","non-dropping-particle":"","parse-names":false,"suffix":""},{"dropping-particle":"","family":"Vieira","given":"Mauro L.","non-dropping-particle":"","parse-names":false,"suffix":""},{"dropping-particle":"","family":"Ferreira","given":"Rafaela Guimarães","non-dropping-particle":"","parse-names":false,"suffix":""},{"dropping-particle":"","family":"Guimarãe","given":"Rafael","non-dropping-particle":"","parse-names":false,"suffix":""},{"dropping-particle":"","family":"Domingas","given":"Adriane","non-dropping-particle":"","parse-names":false,"suffix":""},{"dropping-particle":"","family":"Alves","given":"De Morais","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Guimarães","given":"Rafaela","non-dropping-particle":"","parse-names":false,"suffix":""},{"dropping-particle":"","family":"Domingas","given":"Adriane","non-dropping-particle":"","parse-names":false,"suffix":""},{"dropping-particle":"","family":"Alves","given":"De Morais","non-dropping-particle":"","parse-names":false,"suffix":""},{"dropping-particle":"da","family":"Saúde","given":"Ministério","non-dropping-particle":"","parse-names":false,"suffix":""},{"dropping-particle":"","family":"Cidadania","given":"Passaporte D A","non-dropping-particle":"","parse-names":false,"suffix":""},{"dropping-particle":"","family":"D","given":"","non-dropping-particle":"","parse-names":false,"suffix":""},{"dropping-particle":"","family":"Emergencial","given":"Ensino Remoto","non-dropping-particle":"","parse-names":false,"suffix":""},{"dropping-particle":"","family":"Nursalam, 2016","given":"metode penelitian","non-dropping-particle":"","parse-names":false,"suffix":""},{"dropping-particle":"","family":"Fallis","given":"A.G","non-dropping-particle":"","parse-names":false,"suffix":""},{"dropping-particle":"","family":"Estágio","given":"Disciplina","non-dropping-particle":"","parse-names":false,"suffix":""},{"dropping-particle":"","family":"Neurológica","given":"Fisioterapia","non-dropping-particle":"","parse-names":false,"suffix":""},{"dropping-particle":"","family":"Villela","given":"lucia maria aversa","non-dropping-particle":"","parse-names":false,"suffix":""},{"dropping-particle":"","family":"D","given":"","non-dropping-particle":"","parse-names":false,"suffix":""},{"dropping-particle":"","family":"Huntington","given":"Intervenção Doença D E","non-dropping-particle":"","parse-names":false,"suffix":""},{"dropping-particle":"","family":"D","given":"","non-dropping-particle":"","parse-names":false,"suffix":""},{"dropping-particle":"","family":"Qualidade","given":"Questionário","non-dropping-particle":"","parse-names":false,"suffix":""},{"dropping-particle":"","family":"Vida","given":"De","non-dropping-particle":"","parse-names":false,"suffix":""},{"dropping-particle":"De","family":"Parkinson","given":"Doença","non-dropping-particle":"","parse-names":false,"suffix":""},{"dropping-particle":"","family":"Sarmento","given":"Ana Luisa Rosas","non-dropping-particle":"","parse-names":false,"suffix":""},{"dropping-particle":"","family":"Bertolucci","given":"Paulo Henrique Ferreria","non-dropping-particle":"","parse-names":false,"suffix":""},{"dropping-particle":"","family":"Wajman","given":"Jose Roberto","non-dropping-particle":"","parse-names":false,"suffix":""},{"dropping-particle":"","family":"Goetz","given":"Christopher G","non-dropping-particle":"","parse-names":false,"suffix":""},{"dropping-particle":"","family":"Poewe","given":"Werner","non-dropping-particle":"","parse-names":false,"suffix":""},{"dropping-particle":"","family":"Dubois","given":"Bruno","non-dropping-particle":"","parse-names":false,"suffix":""},{"dropping-particle":"","family":"Schrag","given":"Anette","non-dropping-particle":"","parse-names":false,"suffix":""},{"dropping-particle":"","family":"Stern","given":"Matthew B.","non-dropping-particle":"","parse-names":false,"suffix":""},{"dropping-particle":"","family":"Lang","given":"Anthony E.","non-dropping-particle":"","parse-names":false,"suffix":""},{"dropping-particle":"","family":"LeWitt","given":"Peter A.","non-dropping-particle":"","parse-names":false,"suffix":""},{"dropping-particle":"","family":"Fahn","given":"Stanley","non-dropping-particle":"","parse-names":false,"suffix":""},{"dropping-particle":"","family":"Jankovic","given":"Joseph","non-dropping-particle":"","parse-names":false,"suffix":""},{"dropping-particle":"","family":"Olanow","given":"C. Warren","non-dropping-particle":"","parse-names":false,"suffix":""},{"dropping-particle":"","family":"Martinez-Martin","given":"Pablo","non-dropping-particle":"","parse-names":false,"suffix":""},{"dropping-particle":"","family":"Lees","given":"Andrew J","non-dropping-particle":"","parse-names":false,"suffix":""},{"dropping-particle":"","family":"Rascol","given":"Olivier","non-dropping-particle":"","parse-names":false,"suffix":""},{"dropping-particle":"","family":"Hilten","given":"Bob","non-dropping-particle":"van","parse-names":false,"suffix":""},{"dropping-particle":"","family":"Stebbins","given":"Glenn T.","non-dropping-particle":"","parse-names":false,"suffix":""},{"dropping-particle":"","family":"Holloway","given":"Robert","non-dropping-particle":"","parse-names":false,"suffix":""},{"dropping-particle":"","family":"Nyenhuis","given":"David","non-dropping-particle":"","parse-names":false,"suffix":""},{"dropping-particle":"","family":"Sampaio","given":"Cristina","non-dropping-particle":"","parse-names":false,"suffix":""},{"dropping-particle":"","family":"Dodel","given":"Richard","non-dropping-particle":"","parse-names":false,"suffix":""},{"dropping-particle":"","family":"Kulisevsky","given":"Jaime","non-dropping-particle":"","parse-names":false,"suffix":""},{"dropping-particle":"","family":"Tilley","given":"Barbara","non-dropping-particle":"","parse-names":false,"suffix":""},{"dropping-particle":"","family":"Leurgans","given":"Sue","non-dropping-particle":"","parse-names":false,"suffix":""},{"dropping-particle":"","family":"Teresi","given":"Jean","non-dropping-particle":"","parse-names":false,"suffix":""},{"dropping-particle":"","family":"Shaftman","given":"Stephanie","non-dropping-particle":"","parse-names":false,"suffix":""},{"dropping-particle":"","family":"LaPelle","given":"Nancy","non-dropping-particle":"","parse-names":false,"suffix":""},{"dropping-particle":"","family":"Martin","given":"Robroy L.","non-dropping-particle":"","parse-names":false,"suffix":""},{"dropping-particle":"","family":"Davenport","given":"Todd E.","non-dropping-particle":"","parse-names":false,"suffix":""},{"dropping-particle":"","family":"Reischl","given":"Stephen F.","non-dropping-particle":"","parse-names":false,"suffix":""},{"dropping-particle":"","family":"McPoil","given":"Thomas G.","non-dropping-particle":"","parse-names":false,"suffix":""},{"dropping-particle":"","family":"Matheson","given":"James W.","non-dropping-particle":"","parse-names":false,"suffix":""},{"dropping-particle":"","family":"Wukich","given":"Dane K.","non-dropping-particle":"","parse-names":false,"suffix":""},{"dropping-particle":"","family":"McDonough","given":"Christine M.","non-dropping-particle":"","parse-names":false,"suffix":""},{"dropping-particle":"","family":"Altman","given":"Roy D.","non-dropping-particle":"","parse-names":false,"suffix":""},{"dropping-particle":"","family":"Beattie","given":"Paul","non-dropping-particle":"","parse-names":false,"suffix":""},{"dropping-particle":"","family":"Cornwall","given":"Mark","non-dropping-particle":"","parse-names":false,"suffix":""},{"dropping-particle":"","family":"Davis","given":"Irene","non-dropping-particle":"","parse-names":false,"suffix":""},{"dropping-particle":"","family":"DeWitt","given":"John","non-dropping-particle":"","parse-names":false,"suffix":""},{"dropping-particle":"","family":"Elliott","given":"James","non-dropping-particle":"","parse-names":false,"suffix":""},{"dropping-particle":"","family":"Irrgang","given":"James J.","non-dropping-particle":"","parse-names":false,"suffix":""},{"dropping-particle":"","family":"Kaplan","given":"Sandra","non-dropping-particle":"","parse-names":false,"suffix":""},{"dropping-particle":"","family":"Paulseth","given":"Stephen","non-dropping-particle":"","parse-names":false,"suffix":""},{"dropping-particle":"","family":"Torburn","given":"Leslie","non-dropping-particle":"","parse-names":false,"suffix":""},{"dropping-particle":"","family":"Zachazewski","given":"James","non-dropping-particle":"","parse-names":false,"suffix":""},{"dropping-particle":"","family":"Godges","given":"Joseph J.","non-dropping-particle":"","parse-names":false,"suffix":""},{"dropping-particle":"","family":"Armstrong","given":"Melissa J.","non-dropping-particle":"","parse-names":false,"suffix":""},{"dropping-particle":"","family":"Okun","given":"Michael S.","non-dropping-particle":"","parse-names":false,"suffix":""},{"dropping-particle":"De","family":"Fadiga","given":"Escala","non-dropping-particle":"","parse-names":false,"suffix":""},{"dropping-particle":"","family":"D","given":"","non-dropping-particle":"","parse-names":false,"suffix":""},{"dropping-particle":"","family":"Capato","given":"Tamine Teixeira da Costa","non-dropping-particle":"","parse-names":false,"suffix":""},{"dropping-particle":"","family":"Domingos","given":"Josefa Maria Malta","non-dropping-particle":"","parse-names":false,"suffix":""},{"dropping-particle":"de","family":"Almeida","given":"Lorena Rosa Santos","non-dropping-particle":"","parse-names":false,"suffix":""},{"dropping-particle":"","family":"Gibson","given":"Daniel","non-dropping-particle":"","parse-names":false,"suffix":""},{"dropping-particle":"","family":"Motora","given":"Habilidade","non-dropping-particle":"","parse-names":false,"suffix":""},{"dropping-particle":"","family":"Mariana","given":"Professora","non-dropping-particle":"","parse-names":false,"suffix":""},{"dropping-particle":"","family":"Alencar","given":"Asmar","non-dropping-particle":"","parse-names":false,"suffix":""},{"dropping-particle":"","family":"Facial","given":"Paralisia","non-dropping-particle":"","parse-names":false,"suffix":""},{"dropping-particle":"","family":"Mariana","given":"Professora","non-dropping-particle":"","parse-names":false,"suffix":""},{"dropping-particle":"","family":"Alencar","given":"Asmar","non-dropping-particle":"","parse-names":false,"suffix":""},{"dropping-particle":"","family":"Sclerosis","given":"Amyotrofic Lateral","non-dropping-particle":"","parse-names":false,"suffix":""},{"dropping-particle":"","family":"Mariana","given":"Professora","non-dropping-particle":"","parse-names":false,"suffix":""},{"dropping-particle":"","family":"Alencar","given":"Asmar","non-dropping-particle":"","parse-names":false,"suffix":""},{"dropping-particle":"De","family":"Medida","given":"Instrumentos","non-dropping-particle":"","parse-names":false,"suffix":""},{"dropping-particle":"","family":"Sclerosis","given":"Amyotrofic Lateral","non-dropping-particle":"","parse-names":false,"suffix":""},{"dropping-particle":"","family":"Mariana","given":"Professora","non-dropping-particle":"","parse-names":false,"suffix":""},{"dropping-particle":"","family":"Alencar","given":"Asmar","non-dropping-particle":"","parse-names":false,"suffix":""},{"dropping-particle":"","family":"Eeffto","given":"Asmar Alencar-","non-dropping-particle":"","parse-names":false,"suffix":""},{"dropping-particle":"","family":"Mariana","given":"Professora","non-dropping-particle":"","parse-names":false,"suffix":""},{"dropping-particle":"","family":"Eeffto","given":"Asmar Alencar-","non-dropping-particle":"","parse-names":false,"suffix":""},{"dropping-particle":"","family":"Idoso","given":"A V E","non-dropping-particle":"","parse-names":false,"suffix":""},{"dropping-particle":"","family":"Aula","given":"Vídeo","non-dropping-particle":"","parse-names":false,"suffix":""},{"dropping-particle":"","family":"Parkinson","given":"James","non-dropping-particle":"","parse-names":false,"suffix":""},{"dropping-particle":"","family":"Charcot","given":"Jean-martin","non-dropping-particle":"","parse-names":false,"suffix":""},{"dropping-particle":"","family":"Neurol","given":"Fisioterapia","non-dropping-particle":"","parse-names":false,"suffix":""},{"dropping-particle":"De","family":"Medida","given":"Instrumentos","non-dropping-particle":"","parse-names":false,"suffix":""},{"dropping-particle":"","family":"Taskforce","given":"Outcome Measures","non-dropping-particle":"","parse-names":false,"suffix":""},{"dropping-particle":"dos","family":"Santos","given":"João Paulo Manfré","non-dropping-particle":"","parse-names":false,"suffix":""},{"dropping-particle":"de","family":"Freitas","given":"Gabriel Felipe Pioli","non-dropping-particle":"","parse-names":false,"suffix":""},{"dropping-particle":"","family":"Bandeira","given":"Fabrício Marinho","non-dropping-particle":"","parse-names":false,"suffix":""},{"dropping-particle":"","family":"Quadros","given":"Nadja Nara Camacam De Lima","non-dropping-particle":"","parse-names":false,"suffix":""},{"dropping-particle":"","family":"Almeida","given":"Karlo Jozefo Quadros","non-dropping-particle":"De","parse-names":false,"suffix":""},{"dropping-particle":"","family":"Caldeira","given":"Rafaela De Morais","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Gerontologia","given":"Fisioterapia","non-dropping-particle":"","parse-names":false,"suffix":""},{"dropping-particle":"","family":"Aloízio","given":"Flávio","non-dropping-particle":"","parse-names":false,"suffix":""},{"dropping-particle":"","family":"Cançado","given":"Xavier","non-dropping-particle":"","parse-names":false,"suffix":""},{"dropping-particle":"","family":"Doll","given":"Johannes","non-dropping-particle":"","parse-names":false,"suffix":""},{"dropping-particle":"","family":"Freitas","given":"Elizabete Viana","non-dropping-particle":"","parse-names":false,"suffix":""},{"dropping-particle":"","family":"Gerontologia","given":"Fisioterapia","non-dropping-particle":"","parse-names":false,"suffix":""},{"dropping-particle":"","family":"Aloízio","given":"Flávio","non-dropping-particle":"","parse-names":false,"suffix":""},{"dropping-particle":"","family":"Cançado","given":"Xavier","non-dropping-particle":"","parse-names":false,"suffix":""},{"dropping-particle":"","family":"Doll","given":"Johannes","non-dropping-particle":"","parse-names":false,"suffix":""},{"dropping-particle":"","family":"</w:instrText>
      </w:r>
      <w:r w:rsidR="00F31DF7">
        <w:rPr>
          <w:rFonts w:ascii="Tahoma" w:hAnsi="Tahoma" w:cs="Tahoma"/>
        </w:rPr>
        <w:instrText>เพ็ชราภรณ์</w:instrText>
      </w:r>
      <w:r w:rsidR="00F31DF7">
        <w:instrText>","given":"</w:instrText>
      </w:r>
      <w:r w:rsidR="00F31DF7">
        <w:rPr>
          <w:rFonts w:ascii="Tahoma" w:hAnsi="Tahoma" w:cs="Tahoma"/>
        </w:rPr>
        <w:instrText>ชัชวาลชาญชนกิจ</w:instrText>
      </w:r>
      <w:r w:rsidR="00F31DF7">
        <w:instrText>","non-dropping-particle":"","parse-names":false,"suffix":""},{"dropping-particle":"","family":"Villela","given":"lucia maria aversa","non-dropping-particle":"","parse-names":false,"suffix":""},{"dropping-particle":"","family":"</w:instrText>
      </w:r>
      <w:r w:rsidR="00F31DF7">
        <w:rPr>
          <w:rFonts w:ascii="Tahoma" w:hAnsi="Tahoma" w:cs="Tahoma"/>
        </w:rPr>
        <w:instrText>เพ็ชราภรณ์</w:instrText>
      </w:r>
      <w:r w:rsidR="00F31DF7">
        <w:instrText>","given":"</w:instrText>
      </w:r>
      <w:r w:rsidR="00F31DF7">
        <w:rPr>
          <w:rFonts w:ascii="Tahoma" w:hAnsi="Tahoma" w:cs="Tahoma"/>
        </w:rPr>
        <w:instrText>ชัชวาลชาญชนกิจ</w:instrText>
      </w:r>
      <w:r w:rsidR="00F31DF7">
        <w:instrText xml:space="preserve">","non-dropping-particle":"","parse-names":false,"suffix":""},{"dropping-particle":"","family":"D","given":"","non-dropping-particle":"","parse-names":false,"suffix":""},{"dropping-particle":"","family":"Wu","given":"Jing","non-dropping-particle":"","parse-names":false,"suffix":""},{"dropping-particle":"","family":"Kuang","given":"Li","non-dropping-particle":"","parse-names":false,"suffix":""},{"dropping-particle":"","family":"Fu","given":"Lijuan","non-dropping-particle":"","parse-names":false,"suffix":""},{"dropping-particle":"","family":"Sadek","given":"Zahra","non-dropping-particle":"","parse-names":false,"suffix":""},{"dropping-particle":"","family":"Salami","given":"Ali","non-dropping-particle":"","parse-names":false,"suffix":""},{"dropping-particle":"","family":"Joumaa","given":"Wissam H.","non-dropping-particle":"","parse-names":false,"suffix":""},{"dropping-particle":"","family":"Awada","given":"Charifa","non-dropping-particle":"","parse-names":false,"suffix":""},{"dropping-particle":"","family":"Ahmaidi","given":"Said","non-dropping-particle":"","parse-names":false,"suffix":""},{"dropping-particle":"","family":"Ramadan","given":"Wiam","non-dropping-particle":"","parse-names":false,"suffix":""},{"dropping-particle":"","family":"Palau","given":"Patricia","non-dropping-particle":"","parse-names":false,"suffix":""},{"dropping-particle":"","family":"Domínguez","given":"Eloy","non-dropping-particle":"","parse-names":false,"suffix":""},{"dropping-particle":"","family":"Núñez","given":"Eduardo","non-dropping-particle":"","parse-names":false,"suffix":""},{"dropping-particle":"","family":"Schmid","given":"Jean Paul","non-dropping-particle":"","parse-names":false,"suffix":""},{"dropping-particle":"","family":"Vergara","given":"Pedro","non-dropping-particle":"","parse-names":false,"suffix":""},{"dropping-particle":"","family":"Ramón","given":"Jose María","non-dropping-particle":"","parse-names":false,"suffix":""},{"dropping-particle":"","family":"Mascarell","given":"Beatriz","non-dropping-particle":"","parse-names":false,"suffix":""},{"dropping-particle":"","family":"Sanchis","given":"Juan","non-dropping-particle":"","parse-names":false,"suffix":""},{"dropping-particle":"","family":"Chorro","given":"F. Javier","non-dropping-particle":"","parse-names":false,"suffix":""},{"dropping-particle":"","family":"Núñez","given":"Julio","non-dropping-particle":"","parse-names":false,"suffix":""},{"dropping-particle":"","family":"Luciano","given":"Prof","non-dropping-particle":"","parse-names":false,"suffix":""},{"dropping-particle":"","family":"Oliveira","given":"Fonseca","non-dropping-particle":"","parse-names":false,"suffix":""},{"dropping-particle":"","family":"Bamzar","given":"Roya","non-dropping-particle":"","parse-names":false,"suffix":""},{"dropping-particle":"","family":"Mariana","given":"Professora","non-dropping-particle":"","parse-names":false,"suffix":""},{"dropping-particle":"","family":"Alencar","given":"Asmar","non-dropping-particle":"","parse-names":false,"suffix":""},{"dropping-particle":"","family":"Maria","given":"Nubia","non-dropping-particle":"","parse-names":false,"suffix":""},{"dropping-particle":"","family":"Vieira","given":"Freire","non-dropping-particle":"","parse-names":false,"suffix":""},{"dropping-particle":"","family":"Servelhere","given":"Katiane Raisa","non-dropping-particle":"","parse-names":false,"suffix":""},{"dropping-particle":"","family":"Fonseca","given":"Viviane Carvalho","non-dropping-particle":"","parse-names":false,"suffix":""},{"dropping-particle":"","family":"Bonin","given":"Luciana","non-dropping-particle":"","parse-names":false,"suffix":""},{"dropping-particle":"","family":"Brandão","given":"Marina B. De Brito","non-dropping-particle":"","parse-names":false,"suffix":""},{"dropping-particle":"","family":"Câmara","given":"Guilherme Maia Sette","non-dropping-particle":"","parse-names":false,"suffix":""},{"dropping-particle":"","family":"Ribeiro","given":"Mariane Fernandes Maysa Ferreira Martins Márcio Cançado Valadares","non-dropping-particle":"","parse-names":false,"suffix":""},{"dropping-particle":"","family":"Mancini","given":"MC Marisa Cotta","non-dropping-particle":"","parse-names":false,"suffix":""},{"dropping-particle":"","family":"Jacobsohn","given":"Lia","non-dropping-particle":"","parse-names":false,"suffix":""},{"dropping-particle":"","family":"Villela","given":"lucia maria aversa","non-dropping-particle":"","parse-names":false,"suffix":""},{"dropping-particle":"","family":"D","given":"","non-dropping-particle":"","parse-names":false,"suffix":""},{"dropping-particle":"","family":"Passing","given":"N O T","non-dropping-particle":"","parse-names":false,"suffix":""},{"dropping-particle":"","family":"Passing","given":"N O T","non-dropping-particle":"","parse-names":false,"suffix":""},{"dropping-particle":"","family":"Vašíčková","given":"Jana","non-dropping-particle":"","parse-names":false,"suffix":""},{"dropping-particle":"","family":"Hřibňák","given":"Marek","non-dropping-particle":"","parse-names":false,"suffix":""},{"dropping-particle":"","family":"Margarida Alho","given":"Ana","non-dropping-particle":"","parse-names":false,"suffix":""},{"dropping-particle":"","family":"Nabais","given":"Joana","non-dropping-particle":"","parse-names":false,"suffix":""},{"dropping-particle":"","family":"Carvalho","given":"Madeira","non-dropping-particle":"De","parse-names":false,"suffix":""},{"dropping-particle":"","family":"Excellence","given":"Clinical","non-dropping-particle":"","parse-names":false,"suffix":""},{"dropping-particle":"","family":"Canadian Assessment for Physical Literacy","given":"","non-dropping-particle":"","parse-names":false,"suffix":""},{"dropping-particle":"","family":"HALO","given":"","non-dropping-particle":"","parse-names":false,"suffix":""},{"dropping-particle":"","family":"Saxena","given":"Shikha","non-dropping-particle":"","parse-names":false,"suffix":""},{"dropping-particle":"","family":"Shikako Thomas","given":"Keiko","non-dropping-particle":"","parse-names":false,"suffix":""},{"dropping-particle":"","family":"Longmuir","given":"Patricia E.","non-dropping-particle":"","parse-names":false,"suffix":""},{"dropping-particle":"","family":"Gunnell","given":"Katie E.","non-dropping-particle":"","parse-names":false,"suffix":""},{"dropping-particle":"","family":"Barnes","given":"Joel D.","non-dropping-particle":"","parse-names":false,"suffix":""},{"dropping-particle":"","family":"Belanger","given":"Kevin","non-dropping-particle":"","parse-names":false,"suffix":""},{"dropping-particle":"","family":"Leduc","given":"Geneviève","non-dropping-particle":"","parse-names":false,"suffix":""},{"dropping-particle":"","family":"Woodruff","given":"Sarah J.","non-dropping-particle":"","parse-names":false,"suffix":""},{"dropping-particle":"","family":"Tremblay","given":"Mark S.","non-dropping-particle":"","parse-names":false,"suffix":""},{"dropping-particle":"","family":"Robinson","given":"Daniel B.","non-dropping-particle":"","parse-names":false,"suffix":""},{"dropping-particle":"","family":"Randall","given":"Lynn","non-dropping-particle":"","parse-names":false,"suffix":""},{"dropping-particle":"","family":"Lynch","given":"Timothy","non-dropping-particle":"","parse-names":false,"suffix":""},{"dropping-particle":"","family":"Soukup","given":"Gregory J.","non-dropping-particle":"","parse-names":false,"suffix":""},{"dropping-particle":"","family":"Jurbala","given":"Paul","non-dropping-particle":"","parse-names":false,"suffix":""},{"dropping-particle":"","family":"Francis","given":"Claire E.","non-dropping-particle":"","parse-names":false,"suffix":""},{"dropping-particle":"","family":"Longmuir","given":"Patricia E.","non-dropping-particle":"","parse-names":false,"suffix":""},{"dropping-particle":"","family":"Boyer","given":"Charles","non-dropping-particle":"","parse-names":false,"suffix":""},{"dropping-particle":"","family":"Andersen","given":"Lars Bo","non-dropping-particle":"","parse-names":false,"suffix":""},{"dropping-particle":"","family":"Barnes","given":"Joel D.","non-dropping-particle":"","parse-names":false,"suffix":""},{"dropping-particle":"","family":"Boiarskaia","given":"Elena","non-dropping-particle":"","parse-names":false,"suffix":""},{"dropping-particle":"","family":"Cairney","given":"John","non-dropping-particle":"","parse-names":false,"suffix":""},{"dropping-particle":"","family":"Faigenbaum","given":"Avery D.","non-dropping-particle":"","parse-names":false,"suffix":""},{"dropping-particle":"","family":"Faulkner","given":"Guy","non-dropping-particle":"","parse-names":false,"suffix":""},{"dropping-particle":"","family":"Hands","given":"Beth P.","non-dropping-particle":"","parse-names":false,"suffix":""},{"dropping-particle":"","family":"Hay","given":"John A.","non-dropping-particle":"","parse-names":false,"suffix":""},{"dropping-particle":"","family":"Janssen","given":"Ian","non-dropping-particle":"","parse-names":false,"suffix":""},{"dropping-particle":"","family":"Katzmarzyk","given":"Peter T.","non-dropping-particle":"","parse-names":false,"suffix":""},{"dropping-particle":"","family":"Kemper","given":"Han C.G.","non-dropping-particle":"","parse-names":false,"suffix":""},{"dropping-particle":"","family":"Knudson","given":"Duane","non-dropping-particle":"","parse-names":false,"suffix":""},{"dropping-particle":"","family":"Lloyd","given":"Meghann","non-dropping-particle":"","parse-names":false,"suffix":""},{"dropping-particle":"","family":"McKenzie","given":"Thomas L.","non-dropping-particle":"","parse-names":false,"suffix":""},{"dropping-particle":"","family":"Olds","given":"Tim S.","non-dropping-particle":"","parse-names":false,"suffix":""},{"dropping-particle":"","family":"Sacheck","given":"Jennifer M.","non-dropping-particle":"","parse-names":false,"suffix":""},{"dropping-particle":"","family":"Shephard","given":"Roy J.","non-dropping-particle":"","parse-names":false,"suffix":""},{"dropping-particle":"","family":"Zhu","given":"Weimo","non-dropping-particle":"","parse-names":false,"suffix":""},{"dropping-particle":"","family":"Tremblay","given":"Mark S.","non-dropping-particle":"","parse-names":false,"suffix":""},{"dropping-particle":"","family":"Corbin","given":"Charles B.","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Longmuir","given":"Patricia E.","non-dropping-particle":"","parse-names":false,"suffix":""},{"dropping-particle":"","family":"Boyer","given":"Charles","non-dropping-particle":"","parse-names":false,"suffix":""},{"dropping-particle":"","family":"Lloyd","given":"Meghann","non-dropping-particle":"","parse-names":false,"suffix":""},{"dropping-particle":"","family":"Yang","given":"Yan","non-dropping-particle":"","parse-names":false,"suffix":""},{"dropping-particle":"","family":"Boiarskaia","given":"Elena","non-dropping-particle":"","parse-names":false,"suffix":""},{"dropping-particle":"","family":"Zhu","given":"Weimo","non-dropping-particle":"","parse-names":false,"suffix":""},{"dropping-particle":"","family":"Tremblay","given":"Mark S.","non-dropping-particle":"","parse-names":false,"suffix":""},{"dropping-particle":"","family":"Miyahara","given":"Motohide","non-dropping-particle":"","parse-names":false,"suffix":""},{"dropping-particle":"","family":"Buhr","given":"Elke","non-dropping-particle":"De","parse-names":false,"suffix":""},{"dropping-particle":"","family":"Tannen","given":"Antje","non-dropping-particle":"","parse-names":false,"suffix":""},{"dropping-particle":"","family":"Edwards","given":"Lowri C.","non-dropping-particle":"","parse-names":false,"suffix":""},{"dropping-particle":"","family":"Bryant","given":"Anna S.","non-dropping-particle":"","parse-names":false,"suffix":""},{"dropping-particle":"","family":"Keegan","given":"Richard J.","non-dropping-particle":"","parse-names":false,"suffix":""},{"dropping-particle":"","family":"Morgan","given":"Kevin","non-dropping-particle":"","parse-names":false,"suffix":""},{"dropping-particle":"","family":"Cooper","given":"Stephen Mark","non-dropping-particle":"","parse-names":false,"suffix":""},{"dropping-particle":"","family":"Jones","given":"Anwen M.","non-dropping-particle":"","parse-names":false,"suffix":""},{"dropping-particle":"","family":"Reedman","given":"Sarah","non-dropping-particle":"","parse-names":false,"suffix":""},{"dropping-particle":"","family":"Boyd","given":"Roslyn N.","non-dropping-particle":"","parse-names":false,"suffix":""},{"dropping-particle":"","family":"Sakzewski","given":"Leanne","non-dropping-particle":"","parse-names":false,"suffix":""},{"dropping-particle":"","family":"Patel","given":"Dilip R.","non-dropping-particle":"","parse-names":false,"suffix":""},{"dropping-particle":"","family":"Soares","given":"Neelkamal","non-dropping-particle":"","parse-names":false,"suffix":""},{"dropping-particle":"","family":"Wells","given":"Kimberly","non-dropping-particle":"","parse-names":false,"suffix":""},{"dropping-particle":"","family":"Edwards","given":"Lowri C.","non-dropping-particle":"","parse-names":false,"suffix":""},{"dropping-particle":"","family":"Bryant","given":"Anna S.","non-dropping-particle":"","parse-names":false,"suffix":""},{"dropping-particle":"","family":"Keegan","given":"Richard J.","non-dropping-particle":"","parse-names":false,"suffix":""},{"dropping-particle":"","family":"Morgan","given":"Kevin","non-dropping-particle":"","parse-names":false,"suffix":""},{"dropping-particle":"","family":"Jones","given":"Anwen M.","non-dropping-particle":"","parse-names":false,"suffix":""},{"dropping-particle":"","family":"Carlon","given":"Stacey L.","non-dropping-particle":"","parse-names":false,"suffix":""},{"dropping-particle":"","family":"Taylor","given":"Nicholas F.","non-dropping-particle":"","parse-names":false,"suffix":""},{"dropping-particle":"","family":"Dodd","given":"Karen J.","non-dropping-particle":"","parse-names":false,"suffix":""},{"dropping-particle":"","family":"Shields","given":"Nora","non-dropping-particle":"","parse-names":false,"suffix":""},{"dropping-particle":"","family":"Palisano","given":"Robert","non-dropping-particle":"","parse-names":false,"suffix":""},{"dropping-particle":"","family":"Rosenbaum","given":"Peter","non-dropping-particle":"","parse-names":false,"suffix":""},{"dropping-particle":"","family":"Bartlett","given":"Doreen","non-dropping-particle":"","parse-names":false,"suffix":""},{"dropping-particle":"","family":"Livingston","given":"Michael","non-dropping-particle":"","parse-names":false,"suffix":""},{"dropping-particle":"","family":"Walter","given":"Stephen","non-dropping-particle":"","parse-names":false,"suffix":""},{"dropping-particle":"","family":"Russell","given":"Dianne","non-dropping-particle":"","parse-names":false,"suffix":""},{"dropping-particle":"","family":"Wood","given":"Ellen","non-dropping-particle":"","parse-names":false,"suffix":""},{"dropping-particle":"","family":"Galuppi","given":"Barbara","non-dropping-particle":"","parse-names":false,"suffix":""},{"dropping-particle":"","family":"-e","given":"GMFCS","non-dropping-particle":"","parse-names":false,"suffix":""},{"dropping-particle":"","family":"Brasileira Traduzido por Daniela Baleroni Rodrigues Silva","given":"Versão","non-dropping-particle":"","parse-names":false,"suffix":""},{"dropping-particle":"","family":"Iara Pfeifer Carolina Araújo Rodrigues Funayama","given":"Luzia","non-dropping-particle":"","parse-names":false,"suffix":""},{"dropping-particle":"","family":"Young","given":"Lisa","non-dropping-particle":"","parse-names":false,"suffix":""},{"dropping-particle":"","family":"O’Connor","given":"Justen","non-dropping-particle":"","parse-names":false,"suffix":""},{"dropping-particle":"","family":"Alfrey","given":"Laura","non-dropping-particle":"","parse-names":false,"suffix":""},{"dropping-particle":"","family":"Kaioglou","given":"Vasiliki","non-dropping-particle":"","parse-names":false,"suffix":""},{"dropping-particle":"","family":"Dania","given":"Aspasia","non-dropping-particle":"","parse-names":false,"suffix":""},{"dropping-particle":"","family":"Venetsanou","given":"Fotini","non-dropping-particle":"","parse-names":false,"suffix":""},{"dropping-particle":"","family":"Blanchard","given":"Joel","non-dropping-particle":"","parse-names":false,"suffix":""},{"dropping-particle":"","family":"Wyk","given":"Nadine","non-dropping-particle":"Van","parse-names":false,"suffix":""},{"dropping-particle":"","family":"Ertel","given":"Emily","non-dropping-particle":"","parse-names":false,"suffix":""},{"dropping-particle":"","family":"Alpous","given":"Anastasia","non-dropping-particle":"","parse-names":false,"suffix":""},{"dropping-particle":"","family":"Longmuir","given":"Patricia E.","non-dropping-particle":"","parse-names":false,"suffix":""},{"dropping-particle":"","family":"Maciver","given":"Donald","non-dropping-particle":"","parse-names":false,"suffix":""},{"dropping-particle":"","family":"Tyagi","given":"Vaibhav","non-dropping-particle":"","parse-names":false,"suffix":""},{"dropping-particle":"","family":"Kramer","given":"Jessica M.","non-dropping-particle":"","parse-names":false,"suffix":""},{"dropping-particle":"","family":"Richmond","given":"Janet","non-dropping-particle":"","parse-names":false,"suffix":""},{"dropping-particle":"","family":"Todorova","given":"Liliya","non-dropping-particle":"","parse-names":false,"suffix":""},{"dropping-particle":"","family":"Romero-Ayuso","given":"Dulce","non-dropping-particle":"","parse-names":false,"suffix":""},{"dropping-particle":"","family":"Nakamura-Thomas","given":"Hiromi","non-dropping-particle":"","parse-names":false,"suffix":""},{"dropping-particle":"","family":"Hartingsveldt","given":"Margo","non-dropping-particle":"van","parse-names":false,"suffix":""},{"dropping-particle":"","family":"Johnston","given":"Leanne Marie Lorna","non-dropping-particle":"","parse-names":false,"suffix":""},{"dropping-particle":"","family":"O'Hare","given":"Anne","non-dropping-particle":"","parse-names":false,"suffix":""},{"dropping-particle":"","family":"Forsyth","given":"Kirsty","non-dropping-particle":"","parse-names":false,"suffix":""},{"dropping-particle":"","family":"Güeita-Rodríguez","given":"Javier","non-dropping-particle":"","parse-names":false,"suffix":""},{"dropping-particle":"","family":"García-Muro","given":"Francisco","non-dropping-particle":"","parse-names":false,"suffix":""},{"dropping-particle":"","family":"Rodríguez-Fernández","given":"Ángel L.","non-dropping-particle":"","parse-names":false,"suffix":""},{"dropping-particle":"","family":"Lambeck","given":"Johan","non-dropping-particle":"","parse-names":false,"suffix":""},{"dropping-particle":"","family":"Fernández-de-las-Peñas","given":"Cesar","non-dropping-particle":"","parse-names":false,"suffix":""},{"dropping-particle":"","family":"Palacios-Ceña","given":"Domingo","non-dropping-particle":"","parse-names":false,"suffix":""},{"dropping-particle":"","family":"ABEP","given":"Associação Brasileira de empresas de pesquisa","non-dropping-particle":"","parse-names":false,"suffix":""},{"dropping-particle":"","family":"Bovend'Eerdt","given":"Thamar J.H.","non-dropping-particle":"","parse-names":false,"suffix":""},{"dropping-particle":"","family":"Botell","given":"Rachel E.","non-dropping-particle":"","parse-names":false,"suffix":""},{"dropping-particle":"","family":"Wade","given":"Derick T.","non-dropping-particle":"","parse-names":false,"suffix":""},{"dropping-particle":"","family":"Arlos","given":"C M","non-dropping-particle":"","parse-names":false,"suffix":""},{"dropping-particle":"","family":"Onzalez","given":"T Ejero","non-dropping-particle":"","parse-names":false,"suffix":""},{"dropping-particle":"","family":"Omez","given":"D Avid M Artinez","non-dropping-particle":"","parse-names":false,"suffix":""},{"dropping-particle":"","family":"Erna","given":"J Orge B Ayon","non-dropping-particle":"","parse-names":false,"suffix":""},{"dropping-particle":"V","family":"Eiga","given":"O Scar L","non-dropping-particle":"","parse-names":false,"suffix":""},{"dropping-particle":"","family":"Reina","given":"Raúl","non-dropping-particle":"","parse-names":false,"suffix":""},{"dropping-particle":"","family":"Elvira","given":"José","non-dropping-particle":"","parse-names":false,"suffix":""},{"dropping-particle":"","family":"Valverde","given":"Manuel","non-dropping-particle":"","parse-names":false,"suffix":""},{"dropping-particle":"","family":"Roldán","given":"Alba","non-dropping-particle":"","parse-names":false,"suffix":""},{"dropping-particle":"","family":"Yanci","given":"Javier","non-dropping-particle":"","parse-names":false,"suffix":""},{"dropping-particle":"","family":"Spathis","given":"Jemima Grace","non-dropping-particle":"","parse-names":false,"suffix":""},{"dropping-particle":"","family":"Connick","given":"Mark James","non-dropping-particle":"","parse-names":false,"suffix":""},{"dropping-particle":"","family":"Beckman","given":"Emma Maree","non-dropping-particle":"","parse-names":false,"suffix":""},{"dropping-particle":"","family":"Newcombe","given":"Peter Anthony","non-dropping-particle":"","parse-names":false,"suffix":""},{"dropping-particle":"","family":"Tweedy","given":"Sean Michael","non-dropping-particle":"","parse-names":false,"suffix":""},{"dropping-particle":"","family":"Federal","given":"Universidade","non-dropping-particle":"","parse-names":false,"suffix":""},{"dropping-particle":"","family":"Catarina","given":"D E Santa","non-dropping-particle":"","parse-names":false,"suffix":""},{"dropping-particle":"","family":"Curitibanos","given":"Campus D E","non-dropping-particle":"","parse-names":false,"suffix":""},{"dropping-particle":"","family":"Maulder","given":"Peter","non-dropping-particle":"","parse-names":false,"suffix":""},{"dropping-particle":"","family":"Cronin","given":"John","non-dropping-particle":"","parse-names":false,"suffix":""},{"dropping-particle":"","family":"Pereira","given":"Cléber Rogério","non-dropping-particle":"","parse-names":false,"suffix":""},{"dropping-particle":"","family":"Reina","given":"Raúl","non-dropping-particle":"","parse-names":false,"suffix":""},{"dropping-particle":"","family":"Iturricastillo","given":"Aitor","non-dropping-particle":"","parse-names":false,"suffix":""},{"dropping-particle":"","family":"Sabido","given":"Rafael","non-dropping-particle":"","parse-names":false,"suffix":""},{"dropping-particle":"","family":"Campayo-Piernas","given":"Maria","non-dropping-particle":"","parse-names":false,"suffix":""},{"dropping-particle":"","family":"Yanci","given":"Javier","non-dropping-particle":"","parse-names":false,"suffix":""},{"dropping-particle":"","family":"Fjørtoft","given":"Ingunn","non-dropping-particle":"","parse-names":false,"suffix":""},{"dropping-particle":"","family":"Pedersen","given":"Arve Vorland","non-dropping-particle":"","parse-names":false,"suffix":""},{"dropping-particle":"","family":"Sigmundsson","given":"Hermundur","non-dropping-particle":"","parse-names":false,"suffix":""},{"dropping-particle":"","family":"Vereijken","given":"Beatrix","non-dropping-particle":"","parse-names":false,"suffix":""},{"dropping-particle":"","family":"Pinto Duarte","given":"J.","non-dropping-particle":"","parse-names":false,"suffix":""},{"dropping-particle":"","family":"Yanci","given":"Javier","non-dropping-particle":"","parse-names":false,"suffix":""},{"dropping-particle":"","family":"Los Arcos","given":"A.","non-dropping-particle":"","parse-names":false,"suffix":""},{"dropping-particle":"","family":"Grande","given":"I.","non-dropping-particle":"","parse-names":false,"suffix":""},{"dropping-particle":"","family":"Santalla","given":"A.","non-dropping-particle":"","parse-names":false,"suffix":""},{"dropping-particle":"","family":"Figueroa","given":"J.","non-dropping-particle":"","parse-names":false,"suffix":""},{"dropping-particle":"","family":"Gil","given":"E.","non-dropping-particle":"","parse-names":false,"suffix":""},{"dropping-particle":"","family":"Cámara","given":"J.","non-dropping-particle":"","parse-names":false,"suffix":""},{"dropping-particle":"","family":"Beckman","given":"Emma Maree","non-dropping-particle":"","parse-names":false,"suffix":""},{"dropping-particle":"","family":"Tweedy","given":"Sean Michael","non-dropping-particle":"","parse-names":false,"suffix":""},{"dropping-particle":"","family":"Auld","given":"Megan Louise","non-dropping-particle":"","parse-names":false,"suffix":""},{"dropping-particle":"","family":"Johnston","given":"Leanne Marie Lorna","non-dropping-particle":"","parse-names":false,"suffix":""},{"dropping-particle":"","family":"α α α","given":"αα","non-dropping-particle":"","parse-names":false,"suffix":""},{"dropping-particle":"","family":"α α α α","given":"ααα","non-dropping-particle":"","parse-names":false,"suffix":""},{"dropping-particle":"","family":"Lavarini","given":"Amanda","non-dropping-particle":"","parse-names":false,"suffix":""},{"dropping-particle":"","family":"Moura","given":"Calazans","non-dropping-particle":"","parse-names":false,"suffix":""},{"dropping-particle":"","family":"Cristina","given":"Luana","non-dropping-particle":"","parse-names":false,"suffix":""},{"dropping-particle":"De","family":"Souza","given":"Mariane Gonçalves","non-dropping-particle":"","parse-names":false,"suffix":""},{"dropping-particle":"","family":"Ferreira","given":"Rafaela Guimarães","non-dropping-particle":"","parse-names":false,"suffix":""},{"dropping-particle":"","family":"Rodrigues","given":"Ricardo","non-dropping-particle":"","parse-names":false,"suffix":""},{"dropping-particle":"","family":"Junior","given":"De Sousa","non-dropping-particle":"","parse-names":false,"suffix":""},{"dropping-particle":"","family":"Ribeiro","given":"Hércules","non-dropping-particle":"","parse-names":false,"suffix":""},{"dropping-particle":"","family":"Khoury","given":"Laís Pereira","non-dropping-particle":"","parse-names":false,"suffix":""},{"dropping-particle":"","family":"Teixeira","given":"Maria Cristina Triguero Veloz","non-dropping-particle":"","parse-names":false,"suffix":""},{"dropping-particle":"","family":"Carreiro","given":"Luiz Renato Rodrigues","non-dropping-particle":"","parse-names":false,"suffix":""},{"dropping-particle":"","family":"Schwartzman","given":"José Salomão","non-dropping-particle":"","parse-names":false,"suffix":""},{"dropping-particle":"","family":"Ribeiro","given":"Adriana De Fátima","non-dropping-particle":"","parse-names":false,"suffix":""},{"dropping-particle":"","family":"Cantieri","given":"Carla Nunes","non-dropping-particle":"","parse-names":false,"suffix":""},{"dropping-particle":"","family":"Camden","given":"Chantal","non-dropping-particle":"","parse-names":false,"suffix":""},{"dropping-particle":"","family":"Pratte","given":"Gabrielle","non-dropping-particle":"","parse-names":false,"suffix":""},{"dropping-particle":"","family":"Fallon","given":"Florence","non-dropping-particle":"","parse-names":false,"suffix":""},{"dropping-particle":"","family":"Couture","given":"Mélanie","non-dropping-particle":"","parse-names":false,"suffix":""},{"dropping-particle":"","family":"Berbari","given":"Jade","non-dropping-particle":"","parse-names":false,"suffix":""},{"dropping-particle":"","family":"Tousignant","given":"Michel","non-dropping-particle":"","parse-names":false,"suffix":""},{"dropping-particle":"","family":"Bridgman","given":"H","non-dropping-particle":"","parse-names":false,"suffix":""},{"dropping-particle":"","family":"Dragovich","given":"D","non-dropping-particle":"","parse-names":false,"suffix":""},{"dropping-particle":"","family":"Dodson","given":"J","non-dropping-particle":"","parse-names":false,"suffix":""},{"dropping-particle":"","family":"Kecerdasan","given":"Inventori","non-dropping-particle":"","parse-names":false,"suffix":""},{"dropping-particle":"","family":"Ikep","given":"Pelbagai","non-dropping-particle":"","parse-names":false,"suffix":""},{"dropping-particle":"","family":"Tertiary","given":"New Zealand","non-dropping-particle":"","parse-names":false,"suffix":""},{"dropping-particle":"","family":"Cavazos","given":"Ricardo","non-dropping-particle":"","parse-names":false,"suffix":""},{"dropping-particle":"","family":"Santillano","given":"Robert","non-dropping-particle":"","parse-names":false,"suffix":""},{"dropping-particle":"","family":"Deardorff","given":"Alan","non-dropping-particle":"","parse-names":false,"suffix":""},{"dropping-particle":"","family":"Dornbusch","given":"Rudiger","non-dropping-particle":"","parse-names":false,"suffix":""},{"dropping-particle":"","family":"Fischer","given":"Stanley","non-dropping-particle":"","parse-names":false,"suffix":""},{"dropping-particle":"","family":"Samuelson","given":"Paul Anthony","non-dropping-particle":"","parse-names":false,"suffix":""},{"dropping-particle":"","family":"Feenstra","given":"Robert C","non-dropping-particle":"","parse-names":false,"suffix":""},{"dropping-particle":"","family":"2013","given":"PERATURAN MENTERI PENDIDIKAN DAN KEBUDAYAAN NOMOR 67 TAHUN","non-dropping-particle":"","parse-names":false,"suffix":""},{"dropping-particle":"","family":"Roth","given":"Alvin","non-dropping-particle":"","parse-names":false,"suffix":""},{"dropping-particle":"","family":"Riksbank","given":"The Swedish","non-dropping-particle":"","parse-names":false,"suffix":""},{"dropping-particle":"","family":"Sciences","given":"Economic","non-dropping-particle":"","parse-names":false,"suffix":""},{"dropping-particle":"","family":"Nobel","given":"Alfred","non-dropping-particle":"","parse-names":false,"suffix":""},{"dropping-particle":"","family":"October","given":"On","non-dropping-particle":"","parse-names":false,"suffix":""},{"dropping-particle":"","family":"Milgrom","given":"Paul","non-dropping-particle":"","parse-names":false,"suffix":""},{"dropping-particle":"","family":"Wilso","given":"Robert","non-dropping-particle":"","parse-names":false,"suffix":""},{"dropping-particle":"","family":"Vickrey","given":"William","non-dropping-particle":"","parse-names":false,"suffix":""},{"dropping-particle":"","family":"Stolper","given":"The","non-dropping-particle":"","parse-names":false,"suffix":""},{"dropping-particle":"","family":"Theorem","given":"Samuelson","non-dropping-particle":"","parse-names":false,"suffix":""},{"dropping-particle":"","family":"Argentine","given":"So","non-dropping-particle":"","parse-names":false,"suffix":""},{"dropping-particle":"","family":"Africa","given":"North","non-dropping-particle":"","parse-names":false,"suffix":""},{"dropping-particle":"","family":"HECKSCHER-OHLIN","given":"","non-dropping-particle":"","parse-names":false,"suffix":""},{"dropping-particle":"","family":"Fally","given":"Thibault","non-dropping-particle":"","parse-names":false,"suffix":""},{"dropping-particle":"","family":"Feenstra","given":"Robert C","non-dropping-particle":"","parse-names":false,"suffix":""},{"dropping-particle":"","family":"Taylor","given":"Alan M","non-dropping-particle":"","parse-names":false,"suffix":""},{"dropping-particle":"","family":"Luck","given":"Philip","non-dropping-particle":"","parse-names":false,"suffix":""},{"dropping-particle":"","family":"Information","given":"Licensing","non-dropping-particle":"","parse-names":false,"suffix":""},{"dropping-particle":"","family":"Framework","given":"Literacy Legal","non-dropping-particle":"","parse-names":false,"suffix":""},{"dropping-particle":"","family":"Theory","given":"Crystal Field","non-dropping-particle":"","parse-names":false,"suffix":""},{"dropping-particle":"","family":"Theory","given":"Crystal Field","non-dropping-particle":"","parse-names":false,"suffix":""},{"dropping-particle":"","family":"Krumholz","given":"Mark R","non-dropping-particle":"","parse-names":false,"suffix":""},{"dropping-particle":"","family":"Objectives","given":"Learning","non-dropping-particle":"","parse-names":false,"suffix":""},{"dropping-particle":"","family":"Form","given":"Functional","non-dropping-particle":"","parse-names":false,"suffix":""},{"dropping-particle":"","family":"Variables","given":"Dummy","non-dropping-particle":"","parse-names":false,"suffix":""},{"dropping-particle":"","family":"Numbers","given":"Index","non-dropping-particle":"","parse-names":false,"suffix":""},{"dropping-particle":"","family":"Story","given":"Read Next","non-dropping-particle":"","parse-names":false,"suffix":""},{"dropping-particle":"","family":"Model","given":"Classical Ricardian","non-dropping-particle":"","parse-names":false,"suffix":""},{"dropping-particle":"","family":"Fally","given":"Thibault","non-dropping-particle":"","parse-names":false,"suffix":""},{"dropping-particle":"","family":"Joyce","given":"Prof D","non-dropping-particle":"","parse-names":false,"suffix":""},{"dropping-particle":"","family":"Verdier","given":"Thierry","non-dropping-particle":"","parse-names":false,"suffix":""},{"dropping-particle":"","family":"Competition","given":"Perfect","non-dropping-particle":"","parse-names":false,"suffix":""},{"dropping-particle":"","family":"Competition","given":"Perfect","non-dropping-particle":"","parse-names":false,"suffix":""},{"dropping-particle":"","family":"Competition","given":"Perfect","non-dropping-particle":"","parse-names":false,"suffix":""},{"dropping-particle":"","family":"Blaug","given":"Mark","non-dropping-particle":"","parse-names":false,"suffix":""},{"dropping-particle":"","family":"Lloyd","given":"Peter","non-dropping-particle":"","parse-names":false,"suffix":""},{"dropping-particle":"","family":"Jones","given":"Ronald W.","non-dropping-particle":"","parse-names":false,"suffix":""},{"dropping-particle":"","family":"Microeconometrics","given":"Applied","non-dropping-particle":"","parse-names":false,"suffix":""},{"dropping-particle":"","family":"Competition","given":"Experimental","non-dropping-particle":"","parse-names":false,"suffix":""},{"dropping-particle":"","family":"Code","given":"Student","non-dropping-particle":"","parse-names":false,"suffix":""},{"dropping-particle":"","family":"Sheet","given":"Answer","non-dropping-particle":"","parse-names":false,"suffix":""},{"dropping-particle":"","family":"Page","given":"Calibration","non-dropping-particle":"","parse-names":false,"suffix":""},{"dropping-particle":"","family":"Ii","given":"Pattern","non-dropping-particle":"","parse-names":false,"suffix":""},{"dropping-particle":"","family":"Autor","given":"David","non-dropping-particle":"","parse-names":false,"suffix":""},{"dropping-particle":"","family":"Deardorff","given":"Alan","non-dropping-particle":"","parse-names":false,"suffix":""},{"dropping-particle":"","family":"Deardorff","given":"Alan","non-dropping-particle":"","parse-names":false,"suffix":""},{"dropping-particle":"","family":"Crystals","given":"Liquid","non-dropping-particle":"","parse-names":false,"suffix":""},{"dropping-particle":"","family":"Road","given":"Silk","non-dropping-particle":"","parse-names":false,"suffix":""},{"dropping-particle":"","family":"He","given":"Zheng","non-dropping-particle":"","parse-names":false,"suffix":""},{"dropping-particle":"","family":"Asia","given":"South-east","non-dropping-particle":"","parse-names":false,"suffix":""},{"dropping-particle":"","family":"Road","given":"Silk","non-dropping-particle":"","parse-names":false,"suffix":""},{"dropping-particle":"","family":"Effect","given":"The Magnification","non-dropping-particle":"","parse-names":false,"suffix":""},{"dropping-particle":"","family":"Sampieri","given":"Roberto Hernandez","non-dropping-particle":"","parse-names":false,"suffix":""},{"dropping-particle":"","family":"List","given":"Author","non-dropping-particle":"","parse-names":false,"suffix":""},{"dropping-particle":"","family":"Vaughan","given":"Eoghan","non-dropping-particle":"","parse-names":false,"suffix":""},{"dropping-particle":"","family":"Larrigy","given":"Cathal","non-dropping-particle":"","parse-names":false,"suffix":""},{"dropping-particle":"","family":"Burke","given":"Micheal","non-dropping-particle":"","parse-names":false,"suffix":""},{"dropping-particle":"","family":"Watts","given":"Brian","non-dropping-particle":"","parse-names":false,"suffix":""},{"dropping-particle":"","family":"Hamilton","given":"James D (James Douglas)","non-dropping-particle":"","parse-names":false,"suffix":""},{"dropping-particle":"","family":"Frost","given":"Jim","non-dropping-particle":"","parse-names":false,"suffix":""},{"dropping-particle":"","family":"Seddighi","given":"","non-dropping-particle":"","parse-names":false,"suffix":""},{"dropping-particle":"","family":"Ye","given":"Lei","non-dropping-particle":"","parse-names":false,"suffix":""},{"dropping-particle":"","family":"Zhou","given":"Jianzhong","non-dropping-particle":"","parse-names":false,"suffix":""},{"dropping-particle":"","family":"Zeng","given":"Xiaofan","non-dropping-particle":"","parse-names":false,"suffix":""},{"dropping-particle":"","family":"Tayyab","given":"Muhammad","non-dropping-particle":"","parse-names":false,"suffix":""},{"dropping-particle":"","family":"Paul","given":"Sourabh B","non-dropping-particle":"","parse-names":false,"suffix":""},{"dropping-particle":"","family":"Office","given":"Social Sciences","non-dropping-particle":"","parse-names":false,"suffix":""},{"dropping-particle":"","family":"Web","given":"Course","non-dropping-particle":"","parse-names":false,"suffix":""},{"dropping-particle":"","family":"Hul","given":"Course Description","non-dropping-particle":"","parse-names":false,"suffix":""},{"dropping-particle":"","family":"Hamilton","given":"James D (James Douglas)","non-dropping-particle":"","parse-names":false,"suffix":""},{"dropping-particle":"","family":"Haugh","given":"Larry D.","non-dropping-particle":"","parse-names":false,"suffix":""},{"dropping-particle":"","family":"Paul","given":"Sourabh B","non-dropping-particle":"","parse-names":false,"suffix":""},{"dropping-particle":"","family":"Econometrics","given":"Time Series","non-dropping-particle":"","parse-names":false,"suffix":""},{"dropping-particle":"","family":"Paul","given":"Sourabh B","non-dropping-particle":"","parse-names":false,"suffix":""},{"dropping-particle":"","family":"Econometrics","given":"Time Series","non-dropping-particle":"","parse-names":false,"suffix":""},{"dropping-particle":"","family":"We","given":"A","non-dropping-particle":"","parse-names":false,"suffix":""},{"dropping-particle":"","family":"Econometrics","given":"Time Series","non-dropping-particle":"","parse-names":false,"suffix":""},{"dropping-particle":"","family":"Database","given":"Saarc","non-dropping-particle":"","parse-names":false,"suffix":""},{"dropping-particle":"","family":"Database","given":"Saarc","non-dropping-particle":"","parse-names":false,"suffix":""},{"dropping-particle":"","family":"Report","given":"Required","non-dropping-particle":"","parse-names":false,"suffix":""},{"dropping-particle":"","family":"Functions","given":"Autocovariance","non-dropping-particle":"","parse-names":false,"suffix":""},{"dropping-particle":"","family":"Package","given":"Type","non-dropping-particle":"","parse-names":false,"suffix":""},{"dropping-particle":"","family":"Economic","given":"Title Fetch","non-dropping-particle":"","parse-names":false,"suffix":""},{"dropping-particle":"","family":"Finance","given":"Yahoo","non-dropping-particle":"","parse-names":false,"suffix":""},{"dropping-particle":"","family":"2013","given":"PERATURAN MENTERI PENDIDIKAN DAN KEBUDAYAAN NOMOR 67 TAHUN","non-dropping-particle":"","parse-names":false,"suffix":""},{"dropping-particle":"","family":"Boyer","given":"Robert","non-dropping-particle":"","parse-names":false,"suffix":""},{"dropping-particle":"","family":"Saillard","given":"Yves","non-dropping-particle":"","parse-names":false,"suffix":""}],"container-title":"Journal of Chemical Information and Modeling","id":"ITEM-1","issue":"1","issued":{"date-parts":[["2020"]]},"page":"7728","title":"No </w:instrText>
      </w:r>
      <w:r w:rsidR="00F31DF7">
        <w:rPr>
          <w:rFonts w:ascii="MS Gothic" w:eastAsia="MS Gothic" w:hAnsi="MS Gothic" w:cs="MS Gothic" w:hint="eastAsia"/>
        </w:rPr>
        <w:instrText>主観的健康感を中心とした在宅高齢者における健康関連指標に関する共分散構造分析</w:instrText>
      </w:r>
      <w:r w:rsidR="00F31DF7">
        <w:instrText>Title","type":"article-journal","volume":"43"},"uris":["http://www.mendeley.com/documents/?uuid=2e84e750-8ddb-4d21-8975-44c2c58aa022"]}],"mendeley":{"formattedCitation":"[17]","plainTextFormattedCitation":"[17]","previouslyFormattedCitation":"[17]"},"properties":{"noteIndex":0},"schema":"https://github.com/citation-style-language/schema/raw/master/csl-citation.json"}</w:instrText>
      </w:r>
      <w:r w:rsidR="00BF5CF6">
        <w:fldChar w:fldCharType="separate"/>
      </w:r>
      <w:r w:rsidR="00F31DF7" w:rsidRPr="00F31DF7">
        <w:rPr>
          <w:noProof/>
        </w:rPr>
        <w:t>[17]</w:t>
      </w:r>
      <w:r w:rsidR="00BF5CF6">
        <w:fldChar w:fldCharType="end"/>
      </w:r>
      <w:r w:rsidR="00B51FE7" w:rsidRPr="00B51FE7">
        <w:t>dalam penelitian ini pemodelan sistem informasi pengelolaan pemerintahan desa menggunakan alur sistem dalam bagan alir dan untuk pemodelan basis data menggunakan diagram kelas dengan tujuan memberikan definisi yang lebih sederhana dan mudah dipahami</w:t>
      </w:r>
      <w:r w:rsidR="00B51FE7">
        <w:t>.</w:t>
      </w:r>
      <w:r w:rsidR="00F31DF7" w:rsidRPr="00F31DF7">
        <w:t xml:space="preserve">Penelitian dengan judul </w:t>
      </w:r>
      <w:r w:rsidR="00F31DF7" w:rsidRPr="00E06F32">
        <w:rPr>
          <w:i/>
        </w:rPr>
        <w:t>e-government &amp; e- governance: impact, issues and challenges in the development of rural areas</w:t>
      </w:r>
      <w:r w:rsidR="00F31DF7">
        <w:t xml:space="preserve"> oleh </w:t>
      </w:r>
      <w:r w:rsidR="00BF5CF6">
        <w:fldChar w:fldCharType="begin" w:fldLock="1"/>
      </w:r>
      <w:r w:rsidR="00F31DF7">
        <w:instrText>ADDIN CSL_CITATION {"citationItems":[{"id":"ITEM-1","itemData":{"DOI":"10.1177/2455265820130402","ISSN":"24552658","author":[{"dropping-particle":"","family":"Saxena","given":"K. B.C.","non-dropping-particle":"","parse-names":false,"suffix":""},{"dropping-particle":"","family":"Chauhan","given":"Kalpana","non-dropping-particle":"","parse-names":false,"suffix":""}],"container-title":"FIIB Business Review","id":"ITEM-1","issue":"4","issued":{"date-parts":[["2013"]]},"page":"9-15","title":"E-Governance for Rural Poor: Issues &amp; Challenges","type":"article-journal","volume":"2"},"uris":["http://www.mendeley.com/documents/?uuid=29283bd5-09ba-41d8-bc19-54c5efeef4d1"]}],"mendeley":{"formattedCitation":"[18]","plainTextFormattedCitation":"[18]","previouslyFormattedCitation":"[18]"},"properties":{"noteIndex":0},"schema":"https://github.com/citation-style-language/schema/raw/master/csl-citation.json"}</w:instrText>
      </w:r>
      <w:r w:rsidR="00BF5CF6">
        <w:fldChar w:fldCharType="separate"/>
      </w:r>
      <w:r w:rsidR="00F31DF7" w:rsidRPr="00F31DF7">
        <w:rPr>
          <w:noProof/>
        </w:rPr>
        <w:t>[18]</w:t>
      </w:r>
      <w:r w:rsidR="00BF5CF6">
        <w:fldChar w:fldCharType="end"/>
      </w:r>
      <w:r w:rsidR="00F31DF7" w:rsidRPr="00F31DF7">
        <w:t>.</w:t>
      </w:r>
    </w:p>
    <w:p w:rsidR="001815F0" w:rsidRPr="00614789" w:rsidRDefault="001815F0" w:rsidP="00054F4B">
      <w:pPr>
        <w:jc w:val="both"/>
      </w:pPr>
    </w:p>
    <w:p w:rsidR="00ED5484" w:rsidRDefault="00DE52D8" w:rsidP="00ED5484">
      <w:pPr>
        <w:pStyle w:val="Heading1"/>
      </w:pPr>
      <w:r>
        <w:rPr>
          <w:lang w:val="id-ID"/>
        </w:rPr>
        <w:t>Metode</w:t>
      </w:r>
    </w:p>
    <w:p w:rsidR="008A16E6" w:rsidRPr="008A16E6" w:rsidRDefault="008A16E6" w:rsidP="008A16E6"/>
    <w:p w:rsidR="00054F4B" w:rsidRDefault="00054F4B" w:rsidP="00054F4B">
      <w:pPr>
        <w:jc w:val="both"/>
        <w:rPr>
          <w:lang w:val="id-ID"/>
        </w:rPr>
      </w:pPr>
      <w:r w:rsidRPr="00054F4B">
        <w:rPr>
          <w:lang w:val="id-ID"/>
        </w:rPr>
        <w:t>Penelitian ini dilakukan di Desa Kauditan I, Kecamatan Kauditan Kabupaten Minahasa Utara Sulawesi Utara. Penelitian ini dilakukan pada bulan Agustus 2020 sampai dengan Mei 2021.</w:t>
      </w:r>
    </w:p>
    <w:p w:rsidR="00624BE3" w:rsidRDefault="00624BE3" w:rsidP="00054F4B">
      <w:pPr>
        <w:jc w:val="both"/>
        <w:rPr>
          <w:i/>
        </w:rPr>
      </w:pPr>
      <w:r>
        <w:t xml:space="preserve">     Alat dan bahan yang digunakan untuk menunjang penelitian </w:t>
      </w:r>
      <w:r w:rsidR="001815F0">
        <w:t>p</w:t>
      </w:r>
      <w:r w:rsidR="003A6E0D">
        <w:t>embuat</w:t>
      </w:r>
      <w:r w:rsidR="001815F0">
        <w:t>an aplikasi</w:t>
      </w:r>
      <w:r w:rsidR="003A6E0D">
        <w:t xml:space="preserve">surat berbasis </w:t>
      </w:r>
      <w:r w:rsidR="003A6E0D">
        <w:rPr>
          <w:i/>
        </w:rPr>
        <w:t xml:space="preserve">mobile android </w:t>
      </w:r>
      <w:r w:rsidR="003A6E0D">
        <w:t>memerlu</w:t>
      </w:r>
      <w:r w:rsidR="001815F0">
        <w:t>kan peralatan pendukung seperti komputer</w:t>
      </w:r>
      <w:r w:rsidR="003A6E0D">
        <w:t xml:space="preserve"> yang mempunyai spe</w:t>
      </w:r>
      <w:r w:rsidR="001815F0">
        <w:t>sifikasi yang baik, yang mana komputer</w:t>
      </w:r>
      <w:r w:rsidR="003A6E0D">
        <w:t xml:space="preserve"> tersebut juga haru</w:t>
      </w:r>
      <w:r w:rsidR="001815F0">
        <w:t>s mem</w:t>
      </w:r>
      <w:r w:rsidR="003A6E0D">
        <w:t xml:space="preserve">iliki aplikasi </w:t>
      </w:r>
      <w:r w:rsidR="003A6E0D" w:rsidRPr="0001133C">
        <w:rPr>
          <w:i/>
        </w:rPr>
        <w:t>android studio</w:t>
      </w:r>
      <w:r w:rsidR="003A6E0D">
        <w:t xml:space="preserve"> yang nantinya akan diapakai untuk membuat aplikasi </w:t>
      </w:r>
      <w:r w:rsidR="003A6E0D">
        <w:rPr>
          <w:i/>
        </w:rPr>
        <w:t>mobile android</w:t>
      </w:r>
      <w:r w:rsidR="001815F0">
        <w:t>bisa kita lihat pada tabel 1</w:t>
      </w:r>
      <w:r w:rsidR="003A6E0D">
        <w:rPr>
          <w:i/>
        </w:rPr>
        <w:t xml:space="preserve">. </w:t>
      </w:r>
    </w:p>
    <w:p w:rsidR="00073C77" w:rsidRDefault="003A6E0D" w:rsidP="00054F4B">
      <w:pPr>
        <w:jc w:val="both"/>
        <w:rPr>
          <w:i/>
        </w:rPr>
      </w:pPr>
      <w:r>
        <w:t>Selanjutnya, dalam merancang aplikasi diperlukan metode yang harus digunakan</w:t>
      </w:r>
      <w:r w:rsidR="0009381B">
        <w:t>n lihat gambar 1 untuk metodologi riset</w:t>
      </w:r>
      <w:r>
        <w:t xml:space="preserve">. Dalam hal ini penulis menggunakan metode </w:t>
      </w:r>
      <w:r>
        <w:rPr>
          <w:i/>
        </w:rPr>
        <w:t>d</w:t>
      </w:r>
      <w:r w:rsidR="0066446C">
        <w:rPr>
          <w:i/>
        </w:rPr>
        <w:t>isciplined agile delivery (DAD</w:t>
      </w:r>
      <w:r w:rsidR="006C2DAD">
        <w:rPr>
          <w:i/>
        </w:rPr>
        <w:t xml:space="preserve">) </w:t>
      </w:r>
      <w:r w:rsidR="006C2DAD">
        <w:rPr>
          <w:iCs/>
        </w:rPr>
        <w:t>lihat gambar 2</w:t>
      </w:r>
      <w:r w:rsidR="0066446C">
        <w:t xml:space="preserve"> yang berisi empat fase pengembangan yakni </w:t>
      </w:r>
      <w:r w:rsidR="0066446C">
        <w:rPr>
          <w:i/>
        </w:rPr>
        <w:t xml:space="preserve">inception phase, construction phase, transition phase </w:t>
      </w:r>
      <w:r w:rsidR="0066446C">
        <w:t xml:space="preserve">dan </w:t>
      </w:r>
      <w:r w:rsidR="0066446C">
        <w:rPr>
          <w:i/>
        </w:rPr>
        <w:t xml:space="preserve">production phase. </w:t>
      </w:r>
    </w:p>
    <w:p w:rsidR="009B4E66" w:rsidRDefault="0009381B" w:rsidP="009B4E66">
      <w:pPr>
        <w:jc w:val="both"/>
      </w:pPr>
      <w:r w:rsidRPr="0009381B">
        <w:rPr>
          <w:i/>
        </w:rPr>
        <w:t>Inception phase</w:t>
      </w:r>
      <w:r>
        <w:t xml:space="preserve"> yaitu pendekatan dengan metodologi</w:t>
      </w:r>
      <w:r w:rsidR="009B4E66" w:rsidRPr="0009381B">
        <w:rPr>
          <w:i/>
        </w:rPr>
        <w:t>Disciplined Agile Delivery</w:t>
      </w:r>
      <w:r w:rsidR="009B4E66">
        <w:t xml:space="preserve"> diawali dengan fase awal perancangan sistem yang mengumpulkan semua kebutuhan-kebutuhan yang akan digunakan dalam mengembangkan sistem.</w:t>
      </w:r>
    </w:p>
    <w:p w:rsidR="009B4E66" w:rsidRDefault="009B4E66" w:rsidP="009B4E66">
      <w:pPr>
        <w:jc w:val="both"/>
      </w:pPr>
      <w:r w:rsidRPr="0009381B">
        <w:rPr>
          <w:i/>
        </w:rPr>
        <w:t>Construction phase</w:t>
      </w:r>
      <w:r>
        <w:t xml:space="preserve"> yaitu, setelah melakukan perencanaan kebutuhan dari sistem, fase selanjutnya mengidentifikasikan arsitektur sistem yang akan diimplementasikan serta </w:t>
      </w:r>
      <w:r w:rsidRPr="00497766">
        <w:t>memodelkan sistem yang akan dirancang.</w:t>
      </w:r>
    </w:p>
    <w:p w:rsidR="009B4E66" w:rsidRPr="00497766" w:rsidRDefault="009B4E66" w:rsidP="009B4E66">
      <w:pPr>
        <w:jc w:val="both"/>
      </w:pPr>
      <w:r w:rsidRPr="00497766">
        <w:rPr>
          <w:i/>
        </w:rPr>
        <w:t>Transition phase</w:t>
      </w:r>
      <w:r>
        <w:t xml:space="preserve"> yaitu s</w:t>
      </w:r>
      <w:r w:rsidRPr="00073C77">
        <w:t>etelah melakukan pemodelan fase selanjutnya adalah evaluasi aplikasi yang telah dirancang,</w:t>
      </w:r>
    </w:p>
    <w:p w:rsidR="00614789" w:rsidRDefault="00614789" w:rsidP="00614789">
      <w:pPr>
        <w:jc w:val="both"/>
      </w:pPr>
      <w:r w:rsidRPr="00073C77">
        <w:t>aplikasi yang sudah siap akan di evaluasi untuk mengetahui apakah aplikasi sudah sesuai dengan yang diharapkan.</w:t>
      </w:r>
    </w:p>
    <w:p w:rsidR="00614789" w:rsidRDefault="00614789" w:rsidP="00614789">
      <w:pPr>
        <w:jc w:val="center"/>
        <w:rPr>
          <w:i/>
        </w:rPr>
      </w:pPr>
      <w:r>
        <w:rPr>
          <w:noProof/>
        </w:rPr>
        <w:lastRenderedPageBreak/>
        <w:drawing>
          <wp:inline distT="0" distB="0" distL="0" distR="0">
            <wp:extent cx="2487295" cy="3309620"/>
            <wp:effectExtent l="0" t="0" r="8255" b="5080"/>
            <wp:docPr id="4"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2487295" cy="3309620"/>
                    </a:xfrm>
                    <a:prstGeom prst="rect">
                      <a:avLst/>
                    </a:prstGeom>
                  </pic:spPr>
                </pic:pic>
              </a:graphicData>
            </a:graphic>
          </wp:inline>
        </w:drawing>
      </w:r>
    </w:p>
    <w:p w:rsidR="0071459D" w:rsidRDefault="0071459D" w:rsidP="00614789">
      <w:pPr>
        <w:jc w:val="center"/>
        <w:rPr>
          <w:i/>
        </w:rPr>
      </w:pPr>
    </w:p>
    <w:p w:rsidR="0071459D" w:rsidRPr="0071459D" w:rsidRDefault="0071459D" w:rsidP="0071459D">
      <w:pPr>
        <w:jc w:val="center"/>
        <w:rPr>
          <w:sz w:val="16"/>
        </w:rPr>
      </w:pPr>
      <w:r w:rsidRPr="00590D4B">
        <w:rPr>
          <w:sz w:val="16"/>
        </w:rPr>
        <w:t>Gambar 1. Metodologi Riset</w:t>
      </w:r>
    </w:p>
    <w:p w:rsidR="0071459D" w:rsidRDefault="0071459D" w:rsidP="00614789">
      <w:pPr>
        <w:jc w:val="center"/>
        <w:rPr>
          <w:i/>
        </w:rPr>
      </w:pPr>
    </w:p>
    <w:p w:rsidR="0071459D" w:rsidRDefault="0071459D" w:rsidP="00614789">
      <w:pPr>
        <w:jc w:val="center"/>
        <w:rPr>
          <w:i/>
        </w:rPr>
      </w:pPr>
    </w:p>
    <w:p w:rsidR="00892004" w:rsidRPr="00657517" w:rsidRDefault="00892004" w:rsidP="00892004">
      <w:pPr>
        <w:pStyle w:val="Text"/>
        <w:jc w:val="center"/>
        <w:rPr>
          <w:sz w:val="16"/>
        </w:rPr>
      </w:pPr>
      <w:r w:rsidRPr="00657517">
        <w:rPr>
          <w:sz w:val="16"/>
        </w:rPr>
        <w:t>TABEL 2</w:t>
      </w:r>
    </w:p>
    <w:p w:rsidR="00442C0D" w:rsidRPr="00892004" w:rsidRDefault="00892004" w:rsidP="00892004">
      <w:pPr>
        <w:pStyle w:val="Text"/>
        <w:jc w:val="center"/>
        <w:rPr>
          <w:sz w:val="16"/>
        </w:rPr>
      </w:pPr>
      <w:r w:rsidRPr="00657517">
        <w:rPr>
          <w:sz w:val="16"/>
        </w:rPr>
        <w:t>DAFTAR KEBUTUHAN DAN FITUR PENGGUNA</w:t>
      </w:r>
    </w:p>
    <w:p w:rsidR="00442C0D" w:rsidRDefault="00442C0D" w:rsidP="00614789">
      <w:pPr>
        <w:rPr>
          <w:i/>
        </w:rPr>
      </w:pPr>
    </w:p>
    <w:tbl>
      <w:tblPr>
        <w:tblStyle w:val="TableGrid"/>
        <w:tblpPr w:leftFromText="180" w:rightFromText="180" w:vertAnchor="text" w:horzAnchor="margin" w:tblpY="-7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515"/>
      </w:tblGrid>
      <w:tr w:rsidR="00892004" w:rsidTr="00892004">
        <w:tc>
          <w:tcPr>
            <w:tcW w:w="2515" w:type="dxa"/>
            <w:tcBorders>
              <w:bottom w:val="single" w:sz="4" w:space="0" w:color="auto"/>
            </w:tcBorders>
          </w:tcPr>
          <w:p w:rsidR="00892004" w:rsidRDefault="00892004" w:rsidP="00892004">
            <w:pPr>
              <w:pStyle w:val="Text"/>
              <w:ind w:firstLine="0"/>
              <w:jc w:val="center"/>
            </w:pPr>
            <w:r>
              <w:t>Pengguna</w:t>
            </w:r>
          </w:p>
        </w:tc>
        <w:tc>
          <w:tcPr>
            <w:tcW w:w="2515" w:type="dxa"/>
            <w:tcBorders>
              <w:bottom w:val="single" w:sz="4" w:space="0" w:color="auto"/>
            </w:tcBorders>
          </w:tcPr>
          <w:p w:rsidR="00892004" w:rsidRDefault="00892004" w:rsidP="00892004">
            <w:pPr>
              <w:pStyle w:val="Text"/>
              <w:ind w:firstLine="0"/>
              <w:jc w:val="center"/>
            </w:pPr>
            <w:r>
              <w:t>Fitur</w:t>
            </w:r>
          </w:p>
        </w:tc>
      </w:tr>
      <w:tr w:rsidR="00892004" w:rsidTr="00892004">
        <w:tc>
          <w:tcPr>
            <w:tcW w:w="2515" w:type="dxa"/>
            <w:tcBorders>
              <w:top w:val="single" w:sz="4" w:space="0" w:color="auto"/>
              <w:bottom w:val="nil"/>
            </w:tcBorders>
          </w:tcPr>
          <w:p w:rsidR="00892004" w:rsidRDefault="00892004" w:rsidP="00892004">
            <w:pPr>
              <w:pStyle w:val="Text"/>
              <w:ind w:firstLine="0"/>
            </w:pPr>
            <w:r>
              <w:t>Mengembangkan sistem yang membedakan hak istimewa pengguna</w:t>
            </w:r>
          </w:p>
        </w:tc>
        <w:tc>
          <w:tcPr>
            <w:tcW w:w="2515" w:type="dxa"/>
            <w:tcBorders>
              <w:top w:val="single" w:sz="4" w:space="0" w:color="auto"/>
              <w:bottom w:val="nil"/>
            </w:tcBorders>
          </w:tcPr>
          <w:p w:rsidR="00892004" w:rsidRPr="001114AE" w:rsidRDefault="00892004" w:rsidP="00892004">
            <w:pPr>
              <w:pStyle w:val="Text"/>
              <w:ind w:firstLine="0"/>
            </w:pPr>
            <w:r>
              <w:rPr>
                <w:i/>
              </w:rPr>
              <w:t xml:space="preserve">Log in </w:t>
            </w:r>
            <w:r>
              <w:t>untuk memverifikasi pengguna</w:t>
            </w:r>
          </w:p>
        </w:tc>
      </w:tr>
      <w:tr w:rsidR="00892004" w:rsidTr="00892004">
        <w:tc>
          <w:tcPr>
            <w:tcW w:w="2515" w:type="dxa"/>
            <w:tcBorders>
              <w:top w:val="nil"/>
            </w:tcBorders>
          </w:tcPr>
          <w:p w:rsidR="00892004" w:rsidRDefault="00892004" w:rsidP="00892004">
            <w:pPr>
              <w:pStyle w:val="Text"/>
              <w:ind w:firstLine="0"/>
            </w:pPr>
            <w:r>
              <w:t>Mengembangkan sistem yang dapat memberikan perbandingan metode</w:t>
            </w:r>
          </w:p>
        </w:tc>
        <w:tc>
          <w:tcPr>
            <w:tcW w:w="2515" w:type="dxa"/>
            <w:tcBorders>
              <w:top w:val="nil"/>
            </w:tcBorders>
          </w:tcPr>
          <w:p w:rsidR="00892004" w:rsidRDefault="00892004" w:rsidP="00892004">
            <w:pPr>
              <w:pStyle w:val="Text"/>
              <w:ind w:firstLine="0"/>
            </w:pPr>
            <w:r>
              <w:t>Pemilihan menu</w:t>
            </w:r>
          </w:p>
        </w:tc>
      </w:tr>
      <w:tr w:rsidR="00892004" w:rsidTr="00892004">
        <w:tc>
          <w:tcPr>
            <w:tcW w:w="2515" w:type="dxa"/>
          </w:tcPr>
          <w:p w:rsidR="00892004" w:rsidRDefault="00892004" w:rsidP="00892004">
            <w:pPr>
              <w:pStyle w:val="Text"/>
              <w:ind w:firstLine="0"/>
            </w:pPr>
            <w:r>
              <w:t>Mengembangkan sistem yang menyediakan antarmuka pengguna yang jelas</w:t>
            </w:r>
          </w:p>
        </w:tc>
        <w:tc>
          <w:tcPr>
            <w:tcW w:w="2515" w:type="dxa"/>
          </w:tcPr>
          <w:p w:rsidR="00892004" w:rsidRDefault="00892004" w:rsidP="00892004">
            <w:pPr>
              <w:pStyle w:val="Text"/>
              <w:ind w:firstLine="0"/>
            </w:pPr>
            <w:r>
              <w:t>Penginputan data</w:t>
            </w:r>
          </w:p>
        </w:tc>
      </w:tr>
      <w:tr w:rsidR="00892004" w:rsidTr="00892004">
        <w:tc>
          <w:tcPr>
            <w:tcW w:w="2515" w:type="dxa"/>
            <w:tcBorders>
              <w:bottom w:val="single" w:sz="4" w:space="0" w:color="auto"/>
            </w:tcBorders>
          </w:tcPr>
          <w:p w:rsidR="00892004" w:rsidRDefault="00892004" w:rsidP="00892004">
            <w:pPr>
              <w:pStyle w:val="Text"/>
              <w:ind w:firstLine="0"/>
            </w:pPr>
            <w:r>
              <w:t>Mengembangkan sistem yang dapat menampilkan hasil dengan jelas dan mudah dibaca</w:t>
            </w:r>
          </w:p>
        </w:tc>
        <w:tc>
          <w:tcPr>
            <w:tcW w:w="2515" w:type="dxa"/>
            <w:tcBorders>
              <w:bottom w:val="single" w:sz="4" w:space="0" w:color="auto"/>
            </w:tcBorders>
          </w:tcPr>
          <w:p w:rsidR="00892004" w:rsidRDefault="00892004" w:rsidP="00892004">
            <w:pPr>
              <w:pStyle w:val="Text"/>
              <w:ind w:firstLine="0"/>
            </w:pPr>
            <w:r>
              <w:t>Menampilkan hasil</w:t>
            </w:r>
          </w:p>
        </w:tc>
      </w:tr>
    </w:tbl>
    <w:p w:rsidR="00442C0D" w:rsidRDefault="00442C0D" w:rsidP="00614789">
      <w:pPr>
        <w:rPr>
          <w:i/>
        </w:rPr>
      </w:pPr>
    </w:p>
    <w:p w:rsidR="005076DB" w:rsidRPr="005076DB" w:rsidRDefault="00A434B2" w:rsidP="00A434B2">
      <w:pPr>
        <w:jc w:val="both"/>
      </w:pPr>
      <w:r>
        <w:rPr>
          <w:i/>
        </w:rPr>
        <w:t xml:space="preserve">     </w:t>
      </w:r>
      <w:r w:rsidR="00614789" w:rsidRPr="00497766">
        <w:rPr>
          <w:i/>
        </w:rPr>
        <w:t>Production phase</w:t>
      </w:r>
      <w:r w:rsidR="00614789">
        <w:t>yaitu s</w:t>
      </w:r>
      <w:r w:rsidR="00614789" w:rsidRPr="00497766">
        <w:t>etelah proses evaluasi aplikasi yang sudah di setujui aplikasi siap digunakan.</w:t>
      </w:r>
    </w:p>
    <w:p w:rsidR="00E97402" w:rsidRDefault="00DE52D8" w:rsidP="00EF6B9D">
      <w:pPr>
        <w:pStyle w:val="Heading1"/>
      </w:pPr>
      <w:r>
        <w:rPr>
          <w:lang w:val="id-ID"/>
        </w:rPr>
        <w:t>Hasil dan Pembahasan</w:t>
      </w:r>
    </w:p>
    <w:p w:rsidR="009C3FCC" w:rsidRDefault="009C3FCC" w:rsidP="009C3FCC">
      <w:pPr>
        <w:pStyle w:val="Heading2"/>
      </w:pPr>
      <w:r>
        <w:t>Hasil Penelitian</w:t>
      </w:r>
    </w:p>
    <w:p w:rsidR="008A16E6" w:rsidRDefault="00892004" w:rsidP="00892004">
      <w:pPr>
        <w:jc w:val="both"/>
      </w:pPr>
      <w:r w:rsidRPr="00892004">
        <w:t>Hasil akhir yang diperoleh dari penelitian adalah sebuah aplikasi mobile android yang dapat memudahkan masyarakat dalam mengajukan permohonan pembuatan administrasi</w:t>
      </w:r>
      <w:r w:rsidRPr="009C3FCC">
        <w:rPr>
          <w:lang w:val="id-ID"/>
        </w:rPr>
        <w:t>dalam hal ini yaitu surat-menyurat. Aplikasi ini juga dapatmembantu pemerintah dalam hal administrasi yaitu membuat</w:t>
      </w:r>
      <w:r>
        <w:t xml:space="preserve"> pekerjaan lebih efektif dan efisien.</w:t>
      </w:r>
    </w:p>
    <w:p w:rsidR="00892004" w:rsidRPr="00892004" w:rsidRDefault="00892004" w:rsidP="00892004">
      <w:pPr>
        <w:jc w:val="both"/>
      </w:pPr>
    </w:p>
    <w:p w:rsidR="00892004" w:rsidRPr="005E214A" w:rsidRDefault="00892004" w:rsidP="00892004">
      <w:pPr>
        <w:pStyle w:val="Text"/>
        <w:ind w:firstLine="0"/>
        <w:jc w:val="center"/>
        <w:rPr>
          <w:sz w:val="16"/>
        </w:rPr>
      </w:pPr>
      <w:r w:rsidRPr="005E214A">
        <w:rPr>
          <w:sz w:val="16"/>
        </w:rPr>
        <w:lastRenderedPageBreak/>
        <w:t>TABEL 3</w:t>
      </w:r>
    </w:p>
    <w:p w:rsidR="00892004" w:rsidRPr="00892004" w:rsidRDefault="00892004" w:rsidP="00892004">
      <w:pPr>
        <w:pStyle w:val="Text"/>
        <w:jc w:val="center"/>
        <w:rPr>
          <w:sz w:val="16"/>
        </w:rPr>
      </w:pPr>
      <w:r w:rsidRPr="005E214A">
        <w:rPr>
          <w:sz w:val="16"/>
        </w:rPr>
        <w:t>ESTIMASI PERANGKAT LUNA</w:t>
      </w:r>
      <w:r>
        <w:rPr>
          <w:sz w:val="16"/>
        </w:rPr>
        <w:t>K</w:t>
      </w:r>
    </w:p>
    <w:tbl>
      <w:tblPr>
        <w:tblStyle w:val="TableGrid"/>
        <w:tblpPr w:leftFromText="180" w:rightFromText="180" w:vertAnchor="text" w:horzAnchor="margin" w:tblpXSpec="right" w:tblpY="8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515"/>
      </w:tblGrid>
      <w:tr w:rsidR="00892004" w:rsidTr="00892004">
        <w:tc>
          <w:tcPr>
            <w:tcW w:w="2515" w:type="dxa"/>
            <w:tcBorders>
              <w:top w:val="single" w:sz="4" w:space="0" w:color="auto"/>
              <w:bottom w:val="single" w:sz="4" w:space="0" w:color="auto"/>
            </w:tcBorders>
          </w:tcPr>
          <w:p w:rsidR="00892004" w:rsidRDefault="00892004" w:rsidP="00892004">
            <w:pPr>
              <w:pStyle w:val="Text"/>
              <w:ind w:firstLine="0"/>
              <w:jc w:val="center"/>
            </w:pPr>
            <w:r>
              <w:t>Aplikasi</w:t>
            </w:r>
          </w:p>
        </w:tc>
        <w:tc>
          <w:tcPr>
            <w:tcW w:w="2515" w:type="dxa"/>
            <w:tcBorders>
              <w:top w:val="single" w:sz="4" w:space="0" w:color="auto"/>
              <w:bottom w:val="single" w:sz="4" w:space="0" w:color="auto"/>
            </w:tcBorders>
          </w:tcPr>
          <w:p w:rsidR="00892004" w:rsidRDefault="00892004" w:rsidP="00892004">
            <w:pPr>
              <w:pStyle w:val="Text"/>
              <w:ind w:firstLine="0"/>
              <w:jc w:val="center"/>
            </w:pPr>
            <w:r>
              <w:t>Estimasi</w:t>
            </w:r>
          </w:p>
        </w:tc>
      </w:tr>
      <w:tr w:rsidR="00892004" w:rsidTr="00892004">
        <w:tc>
          <w:tcPr>
            <w:tcW w:w="2515" w:type="dxa"/>
            <w:tcBorders>
              <w:top w:val="single" w:sz="4" w:space="0" w:color="auto"/>
            </w:tcBorders>
          </w:tcPr>
          <w:p w:rsidR="00892004" w:rsidRPr="005E214A" w:rsidRDefault="00892004" w:rsidP="00892004">
            <w:pPr>
              <w:pStyle w:val="Text"/>
              <w:ind w:firstLine="0"/>
              <w:rPr>
                <w:i/>
              </w:rPr>
            </w:pPr>
            <w:r>
              <w:rPr>
                <w:i/>
              </w:rPr>
              <w:t>Total Adjusted function point</w:t>
            </w:r>
          </w:p>
        </w:tc>
        <w:tc>
          <w:tcPr>
            <w:tcW w:w="2515" w:type="dxa"/>
            <w:tcBorders>
              <w:top w:val="single" w:sz="4" w:space="0" w:color="auto"/>
            </w:tcBorders>
          </w:tcPr>
          <w:p w:rsidR="00892004" w:rsidRDefault="00892004" w:rsidP="00892004">
            <w:pPr>
              <w:pStyle w:val="Text"/>
              <w:ind w:firstLine="0"/>
              <w:jc w:val="center"/>
            </w:pPr>
            <w:r>
              <w:t>103.24</w:t>
            </w:r>
          </w:p>
        </w:tc>
      </w:tr>
      <w:tr w:rsidR="00892004" w:rsidTr="00892004">
        <w:tc>
          <w:tcPr>
            <w:tcW w:w="2515" w:type="dxa"/>
          </w:tcPr>
          <w:p w:rsidR="00892004" w:rsidRPr="0001133C" w:rsidRDefault="00892004" w:rsidP="00892004">
            <w:pPr>
              <w:pStyle w:val="Text"/>
              <w:ind w:firstLine="0"/>
              <w:rPr>
                <w:i/>
              </w:rPr>
            </w:pPr>
            <w:r w:rsidRPr="0001133C">
              <w:rPr>
                <w:i/>
              </w:rPr>
              <w:t>Line of code (LOC)</w:t>
            </w:r>
          </w:p>
        </w:tc>
        <w:tc>
          <w:tcPr>
            <w:tcW w:w="2515" w:type="dxa"/>
          </w:tcPr>
          <w:p w:rsidR="00892004" w:rsidRDefault="00892004" w:rsidP="00892004">
            <w:pPr>
              <w:pStyle w:val="Text"/>
              <w:ind w:firstLine="0"/>
              <w:jc w:val="center"/>
            </w:pPr>
            <w:r>
              <w:t>5678.2</w:t>
            </w:r>
          </w:p>
        </w:tc>
      </w:tr>
      <w:tr w:rsidR="00892004" w:rsidTr="00892004">
        <w:tc>
          <w:tcPr>
            <w:tcW w:w="2515" w:type="dxa"/>
          </w:tcPr>
          <w:p w:rsidR="00892004" w:rsidRPr="0001133C" w:rsidRDefault="00892004" w:rsidP="00892004">
            <w:pPr>
              <w:pStyle w:val="Text"/>
              <w:ind w:firstLine="0"/>
              <w:rPr>
                <w:i/>
              </w:rPr>
            </w:pPr>
            <w:r w:rsidRPr="0001133C">
              <w:rPr>
                <w:i/>
              </w:rPr>
              <w:t>Effort (in person-months)</w:t>
            </w:r>
          </w:p>
        </w:tc>
        <w:tc>
          <w:tcPr>
            <w:tcW w:w="2515" w:type="dxa"/>
          </w:tcPr>
          <w:p w:rsidR="00892004" w:rsidRDefault="00892004" w:rsidP="00892004">
            <w:pPr>
              <w:pStyle w:val="Text"/>
              <w:ind w:firstLine="0"/>
              <w:jc w:val="center"/>
            </w:pPr>
            <w:r>
              <w:t>7.95</w:t>
            </w:r>
          </w:p>
        </w:tc>
      </w:tr>
      <w:tr w:rsidR="00892004" w:rsidTr="00892004">
        <w:tc>
          <w:tcPr>
            <w:tcW w:w="2515" w:type="dxa"/>
          </w:tcPr>
          <w:p w:rsidR="00892004" w:rsidRPr="0001133C" w:rsidRDefault="00892004" w:rsidP="00892004">
            <w:pPr>
              <w:pStyle w:val="Text"/>
              <w:ind w:firstLine="0"/>
              <w:rPr>
                <w:i/>
              </w:rPr>
            </w:pPr>
            <w:r w:rsidRPr="0001133C">
              <w:rPr>
                <w:i/>
              </w:rPr>
              <w:t>Estimate time required</w:t>
            </w:r>
          </w:p>
        </w:tc>
        <w:tc>
          <w:tcPr>
            <w:tcW w:w="2515" w:type="dxa"/>
          </w:tcPr>
          <w:p w:rsidR="00892004" w:rsidRDefault="00892004" w:rsidP="00892004">
            <w:pPr>
              <w:pStyle w:val="Text"/>
              <w:ind w:firstLine="0"/>
              <w:jc w:val="center"/>
            </w:pPr>
            <w:r>
              <w:t>5.9</w:t>
            </w:r>
          </w:p>
        </w:tc>
      </w:tr>
    </w:tbl>
    <w:p w:rsidR="009C3FCC" w:rsidRPr="009C3FCC" w:rsidRDefault="009C3FCC" w:rsidP="009C3FCC">
      <w:pPr>
        <w:pStyle w:val="ListParagraph"/>
        <w:numPr>
          <w:ilvl w:val="0"/>
          <w:numId w:val="23"/>
        </w:numPr>
        <w:ind w:left="270" w:hanging="270"/>
        <w:rPr>
          <w:rFonts w:ascii="Times New Roman" w:hAnsi="Times New Roman" w:cs="Times New Roman"/>
          <w:i/>
          <w:sz w:val="20"/>
          <w:lang w:val="id-ID"/>
        </w:rPr>
      </w:pPr>
      <w:r w:rsidRPr="009C3FCC">
        <w:rPr>
          <w:rFonts w:ascii="Times New Roman" w:hAnsi="Times New Roman" w:cs="Times New Roman"/>
          <w:i/>
          <w:sz w:val="20"/>
        </w:rPr>
        <w:t>Inception Phase</w:t>
      </w:r>
    </w:p>
    <w:p w:rsidR="001A4A1D" w:rsidRDefault="001114AE" w:rsidP="001114AE">
      <w:pPr>
        <w:pStyle w:val="Text"/>
      </w:pPr>
      <w:r w:rsidRPr="001114AE">
        <w:rPr>
          <w:lang w:val="id-ID"/>
        </w:rPr>
        <w:t xml:space="preserve">Pada tahap ini komponen yang dibutuhkan untuk membuat aplikasi </w:t>
      </w:r>
      <w:r w:rsidRPr="001114AE">
        <w:rPr>
          <w:i/>
          <w:lang w:val="id-ID"/>
        </w:rPr>
        <w:t>mobile android</w:t>
      </w:r>
      <w:r w:rsidRPr="001114AE">
        <w:rPr>
          <w:lang w:val="id-ID"/>
        </w:rPr>
        <w:t xml:space="preserve"> pembuatan surat adalah </w:t>
      </w:r>
      <w:r w:rsidRPr="001114AE">
        <w:rPr>
          <w:i/>
          <w:lang w:val="id-ID"/>
        </w:rPr>
        <w:t>website opensid</w:t>
      </w:r>
      <w:r w:rsidRPr="001114AE">
        <w:rPr>
          <w:lang w:val="id-ID"/>
        </w:rPr>
        <w:t xml:space="preserve"> desa Kauditan I</w:t>
      </w:r>
      <w:r w:rsidR="00590D4B">
        <w:rPr>
          <w:lang w:val="id-ID"/>
        </w:rPr>
        <w:t>, y</w:t>
      </w:r>
      <w:r w:rsidR="00590D4B">
        <w:t xml:space="preserve">ang mana </w:t>
      </w:r>
      <w:r w:rsidR="00590D4B">
        <w:rPr>
          <w:i/>
        </w:rPr>
        <w:t xml:space="preserve">website </w:t>
      </w:r>
      <w:r w:rsidR="00590D4B">
        <w:t xml:space="preserve">tersebut akan disinkronisasi dengan aplikasi </w:t>
      </w:r>
      <w:r w:rsidR="00590D4B">
        <w:rPr>
          <w:i/>
        </w:rPr>
        <w:t>mobile.</w:t>
      </w:r>
      <w:r w:rsidR="00590D4B" w:rsidRPr="00590D4B">
        <w:t xml:space="preserve"> Lihat tabel 2</w:t>
      </w:r>
      <w:r w:rsidR="00590D4B">
        <w:t xml:space="preserve">, pada tabel tersebut dijabarkansetiap </w:t>
      </w:r>
      <w:r w:rsidR="00590D4B" w:rsidRPr="00590D4B">
        <w:t xml:space="preserve">daftar </w:t>
      </w:r>
      <w:r w:rsidR="00590D4B">
        <w:t>kebutuhan</w:t>
      </w:r>
      <w:r w:rsidR="00590D4B" w:rsidRPr="00590D4B">
        <w:t xml:space="preserve"> yang akan dikembangkan, tingkat prioritas, fitur yang harus dikembangkan </w:t>
      </w:r>
      <w:r w:rsidR="00590D4B">
        <w:t>dan</w:t>
      </w:r>
      <w:r w:rsidR="00590D4B" w:rsidRPr="00590D4B">
        <w:t xml:space="preserve"> fungsionalitas</w:t>
      </w:r>
      <w:r w:rsidR="00590D4B">
        <w:t xml:space="preserve">dari </w:t>
      </w:r>
      <w:r w:rsidR="00590D4B" w:rsidRPr="00590D4B">
        <w:t xml:space="preserve"> aplikasi</w:t>
      </w:r>
      <w:r w:rsidR="00590D4B">
        <w:t xml:space="preserve"> tersebut</w:t>
      </w:r>
      <w:r w:rsidR="00590D4B" w:rsidRPr="00590D4B">
        <w:t>.</w:t>
      </w:r>
    </w:p>
    <w:p w:rsidR="009B4E66" w:rsidRDefault="009B4E66" w:rsidP="009B4E66">
      <w:pPr>
        <w:pStyle w:val="Text"/>
      </w:pPr>
      <w:r w:rsidRPr="001114AE">
        <w:t>Artefak yang menghasilkan daftar kebutuhan pengguna disebut kart</w:t>
      </w:r>
      <w:r w:rsidR="003B2CF8">
        <w:t>u riwayat pengguna</w:t>
      </w:r>
      <w:r w:rsidR="00BF5CF6">
        <w:fldChar w:fldCharType="begin" w:fldLock="1"/>
      </w:r>
      <w:r w:rsidR="00614789">
        <w:instrText>ADDIN CSL_CITATION {"citationItems":[{"id":"ITEM-1","itemData":{"DOI":"10.21609/jsi.v10i1.373","ISSN":"2088-7043","abstract":"Abstract North Sulawesi province is fostering regional development towards a society which have values, prosperous and competitive cultures. Information Technology (IT) have become a key enabler to accelerate region developments. To optimize IT utilization, local government can used IT Valuation Matrix framework, to identify all IT Business Value which derived from each IT investing type, and then be quantify in reasonable and responsible manner. IT Valuation Matrix framework also provide best practices to assessing local government IT investment. This article shows the process of designing mobile-android based applications for quantifying IT Business Value based on IT Valuation Matrix method. Using Disciplined Agile Delivery methodology, which based on agility and object-oriented approach, the application that meet user expectations and needs, can be developed.","author":[{"dropping-particle":"","family":"Karouw","given":"Stanley","non-dropping-particle":"","parse-names":false,"suffix":""}],"container-title":"Jurnal Sistem Informasi","id":"ITEM-1","issue":"1","issued":{"date-parts":[["2014"]]},"page":"16","title":"Designing Mobile-Based Application for Quantifying It Business Value","type":"article-journal","volume":"10"},"uris":["http://www.mendeley.com/documents/?uuid=be6198b9-7b0f-4369-9bb3-dd1eafc1ebe8"]}],"mendeley":{"formattedCitation":"[19]","plainTextFormattedCitation":"[19]","previouslyFormattedCitation":"[19]"},"properties":{"noteIndex":0},"schema":"https://github.com/citation-style-language/schema/raw/master/csl-citation.json"}</w:instrText>
      </w:r>
      <w:r w:rsidR="00BF5CF6">
        <w:fldChar w:fldCharType="separate"/>
      </w:r>
      <w:r w:rsidR="00F31DF7" w:rsidRPr="00F31DF7">
        <w:rPr>
          <w:noProof/>
        </w:rPr>
        <w:t>[19]</w:t>
      </w:r>
      <w:r w:rsidR="00BF5CF6">
        <w:fldChar w:fldCharType="end"/>
      </w:r>
      <w:r>
        <w:t>.</w:t>
      </w:r>
    </w:p>
    <w:p w:rsidR="006C2DAD" w:rsidRPr="009B4E66" w:rsidRDefault="009B4E66" w:rsidP="00892004">
      <w:pPr>
        <w:pStyle w:val="Text"/>
      </w:pPr>
      <w:r w:rsidRPr="005E214A">
        <w:t>Rencana proyek perangkat lunak adalah dokumen perencanaan yang merupakan bagian yang penting dalam hal pengembangan aplikasi ini.</w:t>
      </w:r>
      <w:r>
        <w:t xml:space="preserve">Lihat tabel 3 untuk melihat estimasi atau </w:t>
      </w:r>
      <w:r w:rsidRPr="005E214A">
        <w:t>perkiraan aplikasi dalam hal ukuran, jumlah pengembang</w:t>
      </w:r>
      <w:r>
        <w:t>an</w:t>
      </w:r>
      <w:r w:rsidRPr="005E214A">
        <w:t xml:space="preserve"> yang dibutuhkan, waktu kerja dan biaya yang dibutuhkan. Dengan menggunakan teknik </w:t>
      </w:r>
      <w:r w:rsidRPr="005E214A">
        <w:rPr>
          <w:i/>
        </w:rPr>
        <w:t>Function Point Analysis</w:t>
      </w:r>
      <w:r w:rsidRPr="005E214A">
        <w:t xml:space="preserve"> proses estimasi aplikasi akan mudah dihitung.</w:t>
      </w:r>
    </w:p>
    <w:p w:rsidR="006915EE" w:rsidRDefault="006915EE" w:rsidP="00257A3D">
      <w:pPr>
        <w:pStyle w:val="Text"/>
        <w:ind w:firstLine="0"/>
      </w:pPr>
    </w:p>
    <w:p w:rsidR="001114AE" w:rsidRDefault="001114AE" w:rsidP="001114AE">
      <w:pPr>
        <w:pStyle w:val="Text"/>
        <w:numPr>
          <w:ilvl w:val="0"/>
          <w:numId w:val="23"/>
        </w:numPr>
        <w:ind w:left="270" w:hanging="270"/>
        <w:rPr>
          <w:i/>
        </w:rPr>
      </w:pPr>
      <w:r w:rsidRPr="001114AE">
        <w:rPr>
          <w:i/>
        </w:rPr>
        <w:t>Construction Phase</w:t>
      </w:r>
    </w:p>
    <w:p w:rsidR="001114AE" w:rsidRDefault="001114AE" w:rsidP="001114AE">
      <w:pPr>
        <w:pStyle w:val="Text"/>
        <w:ind w:firstLine="0"/>
        <w:rPr>
          <w:i/>
        </w:rPr>
      </w:pPr>
      <w:r>
        <w:t xml:space="preserve">     Dalam tahapan ini akan di lakukan proses perancangan, yang bertujuan untuk memberikan gambaran yang akan dikerjakan serta tampilannya. Tahap ini </w:t>
      </w:r>
      <w:r w:rsidR="00B1090D">
        <w:t>membantu dalam menentukan spesi</w:t>
      </w:r>
      <w:r>
        <w:t>fikasi kebutuhan sistem serta mendefinisikan arsitektur sistem secara keseluruhan.</w:t>
      </w:r>
    </w:p>
    <w:p w:rsidR="001114AE" w:rsidRDefault="00A434B2" w:rsidP="001114AE">
      <w:pPr>
        <w:pStyle w:val="Text"/>
        <w:ind w:firstLine="0"/>
      </w:pPr>
      <w:r>
        <w:t xml:space="preserve">     </w:t>
      </w:r>
      <w:r w:rsidR="001114AE">
        <w:t>Hal yang pertama yaitu membuat diagram aktivitas</w:t>
      </w:r>
      <w:r w:rsidR="00B1090D">
        <w:t xml:space="preserve"> lihat </w:t>
      </w:r>
      <w:r w:rsidR="003523AD">
        <w:t>gambar 3</w:t>
      </w:r>
      <w:r w:rsidR="001114AE">
        <w:t xml:space="preserve">, dimana diagram ini berfungsi untuk mendeskripsikan aktivitas yang bisa dilakukan oleh pengguna </w:t>
      </w:r>
      <w:r w:rsidR="001114AE" w:rsidRPr="003523AD">
        <w:rPr>
          <w:i/>
          <w:iCs/>
        </w:rPr>
        <w:t>(user)</w:t>
      </w:r>
      <w:r w:rsidR="001114AE">
        <w:t xml:space="preserve"> dan juga </w:t>
      </w:r>
      <w:r w:rsidR="001114AE" w:rsidRPr="0001133C">
        <w:rPr>
          <w:i/>
        </w:rPr>
        <w:t>admin</w:t>
      </w:r>
      <w:r w:rsidR="001114AE">
        <w:t>.</w:t>
      </w:r>
    </w:p>
    <w:p w:rsidR="005E214A" w:rsidRDefault="00A434B2" w:rsidP="001114AE">
      <w:pPr>
        <w:pStyle w:val="Text"/>
        <w:ind w:firstLine="0"/>
      </w:pPr>
      <w:r>
        <w:t xml:space="preserve">     </w:t>
      </w:r>
      <w:r w:rsidR="005E214A" w:rsidRPr="005E214A">
        <w:t xml:space="preserve">Selanjutnya </w:t>
      </w:r>
      <w:r w:rsidR="005E214A" w:rsidRPr="0001133C">
        <w:rPr>
          <w:i/>
        </w:rPr>
        <w:t>use case diagram</w:t>
      </w:r>
      <w:r w:rsidR="005E214A" w:rsidRPr="005E214A">
        <w:t xml:space="preserve"> untuk menunjukan secara umum fungsi dan tanggung jawab aktor di dalam aplikasi.</w:t>
      </w:r>
    </w:p>
    <w:p w:rsidR="00257A3D" w:rsidRDefault="00A434B2" w:rsidP="00257A3D">
      <w:pPr>
        <w:pStyle w:val="Text"/>
        <w:ind w:firstLine="0"/>
      </w:pPr>
      <w:r>
        <w:rPr>
          <w:i/>
        </w:rPr>
        <w:t xml:space="preserve">     </w:t>
      </w:r>
      <w:r w:rsidR="00230A7A" w:rsidRPr="00230A7A">
        <w:rPr>
          <w:i/>
        </w:rPr>
        <w:t>Use case diagram</w:t>
      </w:r>
      <w:r w:rsidR="00230A7A" w:rsidRPr="00230A7A">
        <w:t xml:space="preserve"> disini menggunakan 2 aktor dan keterlibatan aktor tersebut bisa dilihat pada </w:t>
      </w:r>
      <w:r w:rsidR="003523AD">
        <w:t>g</w:t>
      </w:r>
      <w:r w:rsidR="00230A7A" w:rsidRPr="00230A7A">
        <w:t>ambar</w:t>
      </w:r>
      <w:r w:rsidR="003523AD">
        <w:t xml:space="preserve"> 4 </w:t>
      </w:r>
      <w:r w:rsidR="00230A7A" w:rsidRPr="00230A7A">
        <w:t xml:space="preserve">Antarmuka Desa Digital Kauditan I akan ditampilkan dalam dua sisi yaitu dari sisi petugas </w:t>
      </w:r>
      <w:r w:rsidR="00230A7A" w:rsidRPr="003523AD">
        <w:rPr>
          <w:i/>
          <w:iCs/>
        </w:rPr>
        <w:t>admin</w:t>
      </w:r>
      <w:r w:rsidR="00230A7A" w:rsidRPr="00230A7A">
        <w:t xml:space="preserve"> dalam bentuk </w:t>
      </w:r>
      <w:r w:rsidR="00230A7A" w:rsidRPr="00230A7A">
        <w:rPr>
          <w:i/>
        </w:rPr>
        <w:t>website</w:t>
      </w:r>
      <w:r w:rsidR="00230A7A" w:rsidRPr="00230A7A">
        <w:t xml:space="preserve"> dan sisi pemohon dalam bentuk aplikasi </w:t>
      </w:r>
      <w:r w:rsidR="00230A7A" w:rsidRPr="00230A7A">
        <w:rPr>
          <w:i/>
        </w:rPr>
        <w:t>mobile</w:t>
      </w:r>
      <w:r w:rsidR="00230A7A" w:rsidRPr="00230A7A">
        <w:t xml:space="preserve"> berbasis android.</w:t>
      </w:r>
    </w:p>
    <w:p w:rsidR="00B53D60" w:rsidRDefault="00A434B2" w:rsidP="00257A3D">
      <w:pPr>
        <w:pStyle w:val="Text"/>
        <w:ind w:firstLine="0"/>
      </w:pPr>
      <w:r>
        <w:t xml:space="preserve">     </w:t>
      </w:r>
      <w:r w:rsidR="003523AD">
        <w:t>Pada fitur cetak kartu k</w:t>
      </w:r>
      <w:r w:rsidR="00257A3D">
        <w:t xml:space="preserve">eluarga, pengguna bisa mencetak kartu keluarga masing-masing dengan memanfaatkan fitur yang tersedia pada aplikasi mobile pembuatan surat ini dengan menghubungkan telepon genggam ke printer menggunakan bluetooth atau wifi ataupun fasilitas yang lainnya. </w:t>
      </w:r>
    </w:p>
    <w:p w:rsidR="00442C0D" w:rsidRDefault="00A434B2" w:rsidP="00257A3D">
      <w:pPr>
        <w:pStyle w:val="Text"/>
        <w:ind w:firstLine="0"/>
      </w:pPr>
      <w:r>
        <w:t xml:space="preserve">     </w:t>
      </w:r>
      <w:r w:rsidR="00B53D60" w:rsidRPr="00B53D60">
        <w:t>Fitur kotak pesan memungkinkan pengguna untuk mengirimkan pesan kepada admin.Dengan adanya fitur ini maka dapat dimanfaatkan oleh pengguna untuk menyampaikan hal-hal penting yang berkaitan dengan aplikasi ketika terjadi gangguan (error system), ataupun masukan berupa kritik dan saran kepada pemerintah desa Kauditan I berkaitan dengan pelayanan kepada masyarakat.</w:t>
      </w:r>
    </w:p>
    <w:p w:rsidR="00892004" w:rsidRDefault="00892004" w:rsidP="0071459D">
      <w:pPr>
        <w:pStyle w:val="Text"/>
        <w:ind w:firstLine="0"/>
        <w:sectPr w:rsidR="00892004" w:rsidSect="008B1C2C">
          <w:headerReference w:type="even" r:id="rId11"/>
          <w:headerReference w:type="default" r:id="rId12"/>
          <w:type w:val="continuous"/>
          <w:pgSz w:w="12240" w:h="15840" w:code="1"/>
          <w:pgMar w:top="1008" w:right="936" w:bottom="1008" w:left="936" w:header="432" w:footer="432" w:gutter="0"/>
          <w:cols w:num="2" w:space="289"/>
        </w:sectPr>
      </w:pPr>
    </w:p>
    <w:p w:rsidR="00892004" w:rsidRDefault="00442C0D" w:rsidP="0071459D">
      <w:pPr>
        <w:pStyle w:val="Text"/>
        <w:ind w:firstLine="0"/>
        <w:sectPr w:rsidR="00892004" w:rsidSect="00892004">
          <w:type w:val="continuous"/>
          <w:pgSz w:w="12240" w:h="15840" w:code="1"/>
          <w:pgMar w:top="1008" w:right="936" w:bottom="1008" w:left="936" w:header="432" w:footer="432" w:gutter="0"/>
          <w:cols w:space="289"/>
        </w:sectPr>
      </w:pPr>
      <w:r w:rsidRPr="006C2DAD">
        <w:rPr>
          <w:noProof/>
        </w:rPr>
        <w:lastRenderedPageBreak/>
        <w:drawing>
          <wp:anchor distT="0" distB="0" distL="114300" distR="114300" simplePos="0" relativeHeight="251654656" behindDoc="0" locked="0" layoutInCell="1" allowOverlap="1">
            <wp:simplePos x="0" y="0"/>
            <wp:positionH relativeFrom="column">
              <wp:posOffset>1270</wp:posOffset>
            </wp:positionH>
            <wp:positionV relativeFrom="paragraph">
              <wp:posOffset>-3175</wp:posOffset>
            </wp:positionV>
            <wp:extent cx="6540500" cy="2971165"/>
            <wp:effectExtent l="0" t="0" r="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40500" cy="2971165"/>
                    </a:xfrm>
                    <a:prstGeom prst="rect">
                      <a:avLst/>
                    </a:prstGeom>
                    <a:noFill/>
                    <a:ln>
                      <a:noFill/>
                    </a:ln>
                  </pic:spPr>
                </pic:pic>
              </a:graphicData>
            </a:graphic>
          </wp:anchor>
        </w:drawing>
      </w:r>
    </w:p>
    <w:p w:rsidR="00442C0D" w:rsidRDefault="00442C0D" w:rsidP="0071459D">
      <w:pPr>
        <w:pStyle w:val="Text"/>
        <w:ind w:firstLine="0"/>
      </w:pPr>
    </w:p>
    <w:p w:rsidR="00442C0D" w:rsidRDefault="00442C0D" w:rsidP="00442C0D">
      <w:pPr>
        <w:pStyle w:val="Text"/>
        <w:jc w:val="center"/>
        <w:sectPr w:rsidR="00442C0D" w:rsidSect="008B1C2C">
          <w:type w:val="continuous"/>
          <w:pgSz w:w="12240" w:h="15840" w:code="1"/>
          <w:pgMar w:top="1008" w:right="936" w:bottom="1008" w:left="936" w:header="432" w:footer="432" w:gutter="0"/>
          <w:cols w:num="2" w:space="289"/>
        </w:sectPr>
      </w:pPr>
    </w:p>
    <w:p w:rsidR="00750883" w:rsidRPr="00750883" w:rsidRDefault="00442C0D" w:rsidP="00750883">
      <w:pPr>
        <w:pStyle w:val="Text"/>
        <w:jc w:val="center"/>
        <w:rPr>
          <w:i/>
          <w:iCs/>
        </w:rPr>
        <w:sectPr w:rsidR="00750883" w:rsidRPr="00750883" w:rsidSect="00750883">
          <w:type w:val="continuous"/>
          <w:pgSz w:w="12240" w:h="15840" w:code="1"/>
          <w:pgMar w:top="1008" w:right="936" w:bottom="1008" w:left="936" w:header="432" w:footer="432" w:gutter="0"/>
          <w:cols w:space="289"/>
        </w:sectPr>
      </w:pPr>
      <w:r>
        <w:lastRenderedPageBreak/>
        <w:t>Gambar 2.</w:t>
      </w:r>
      <w:r w:rsidRPr="006C2DAD">
        <w:rPr>
          <w:i/>
          <w:iCs/>
        </w:rPr>
        <w:t>DAD Process Framework</w:t>
      </w:r>
    </w:p>
    <w:p w:rsidR="00750883" w:rsidRDefault="00750883" w:rsidP="00257A3D">
      <w:pPr>
        <w:pStyle w:val="Text"/>
        <w:ind w:firstLine="0"/>
        <w:sectPr w:rsidR="00750883" w:rsidSect="00750883">
          <w:type w:val="continuous"/>
          <w:pgSz w:w="12240" w:h="15840" w:code="1"/>
          <w:pgMar w:top="1008" w:right="936" w:bottom="1008" w:left="936" w:header="432" w:footer="432" w:gutter="0"/>
          <w:cols w:num="2" w:space="289"/>
        </w:sectPr>
      </w:pPr>
    </w:p>
    <w:p w:rsidR="00442C0D" w:rsidRDefault="00275CAB" w:rsidP="00257A3D">
      <w:pPr>
        <w:pStyle w:val="Text"/>
        <w:ind w:firstLine="0"/>
        <w:sectPr w:rsidR="00442C0D" w:rsidSect="00442C0D">
          <w:type w:val="continuous"/>
          <w:pgSz w:w="12240" w:h="15840" w:code="1"/>
          <w:pgMar w:top="1008" w:right="936" w:bottom="1008" w:left="936" w:header="432" w:footer="432" w:gutter="0"/>
          <w:cols w:num="2" w:space="289"/>
        </w:sectPr>
      </w:pPr>
      <w:r>
        <w:rPr>
          <w:noProof/>
          <w:color w:val="000000"/>
        </w:rPr>
        <w:lastRenderedPageBreak/>
        <w:drawing>
          <wp:anchor distT="0" distB="0" distL="114300" distR="114300" simplePos="0" relativeHeight="251657728" behindDoc="0" locked="0" layoutInCell="1" allowOverlap="1" wp14:anchorId="63C7443E" wp14:editId="6E91F4E8">
            <wp:simplePos x="0" y="0"/>
            <wp:positionH relativeFrom="column">
              <wp:posOffset>3326130</wp:posOffset>
            </wp:positionH>
            <wp:positionV relativeFrom="paragraph">
              <wp:posOffset>46355</wp:posOffset>
            </wp:positionV>
            <wp:extent cx="3200400" cy="323088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3200400" cy="3230880"/>
                    </a:xfrm>
                    <a:prstGeom prst="rect">
                      <a:avLst/>
                    </a:prstGeom>
                  </pic:spPr>
                </pic:pic>
              </a:graphicData>
            </a:graphic>
            <wp14:sizeRelV relativeFrom="margin">
              <wp14:pctHeight>0</wp14:pctHeight>
            </wp14:sizeRelV>
          </wp:anchor>
        </w:drawing>
      </w:r>
      <w:r>
        <w:rPr>
          <w:noProof/>
        </w:rPr>
        <w:drawing>
          <wp:anchor distT="0" distB="0" distL="114300" distR="114300" simplePos="0" relativeHeight="251653632" behindDoc="0" locked="0" layoutInCell="1" allowOverlap="1" wp14:anchorId="1ABF82FD" wp14:editId="4010E8FF">
            <wp:simplePos x="0" y="0"/>
            <wp:positionH relativeFrom="column">
              <wp:posOffset>57150</wp:posOffset>
            </wp:positionH>
            <wp:positionV relativeFrom="paragraph">
              <wp:posOffset>635</wp:posOffset>
            </wp:positionV>
            <wp:extent cx="3025775" cy="43434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a:extLst>
                        <a:ext uri="{28A0092B-C50C-407E-A947-70E740481C1C}">
                          <a14:useLocalDpi xmlns:a14="http://schemas.microsoft.com/office/drawing/2010/main" val="0"/>
                        </a:ext>
                      </a:extLst>
                    </a:blip>
                    <a:srcRect r="3529" b="14732"/>
                    <a:stretch/>
                  </pic:blipFill>
                  <pic:spPr bwMode="auto">
                    <a:xfrm>
                      <a:off x="0" y="0"/>
                      <a:ext cx="3025775" cy="4343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75CAB" w:rsidRPr="00C54554" w:rsidRDefault="00275CAB" w:rsidP="00275CAB">
      <w:pPr>
        <w:pStyle w:val="Text"/>
        <w:jc w:val="center"/>
        <w:rPr>
          <w:sz w:val="16"/>
          <w:szCs w:val="16"/>
        </w:rPr>
      </w:pPr>
      <w:r>
        <w:t>Gambar 3. Gambar Diagram Aktivitas</w:t>
      </w:r>
    </w:p>
    <w:p w:rsidR="00C54554" w:rsidRDefault="00C54554" w:rsidP="000B2901">
      <w:pPr>
        <w:pStyle w:val="Text"/>
        <w:ind w:firstLine="0"/>
        <w:rPr>
          <w:sz w:val="16"/>
          <w:szCs w:val="16"/>
        </w:rPr>
      </w:pPr>
    </w:p>
    <w:p w:rsidR="008C1168" w:rsidRDefault="00A02A0F" w:rsidP="008C1168">
      <w:pPr>
        <w:pStyle w:val="Text"/>
      </w:pPr>
      <w:r>
        <w:t>Fitur riwayat layanan atau s</w:t>
      </w:r>
      <w:r w:rsidR="00275CAB">
        <w:t xml:space="preserve">tatus permohonan surat ini bisa </w:t>
      </w:r>
      <w:r>
        <w:t>dimanfaatkan untuk melihat</w:t>
      </w:r>
      <w:r w:rsidR="00275CAB">
        <w:t xml:space="preserve"> permohonan surat apa saja yang </w:t>
      </w:r>
      <w:r>
        <w:t xml:space="preserve">pernah pengguna ajukan serta melihat status permohonnya. </w:t>
      </w:r>
    </w:p>
    <w:p w:rsidR="00275CAB" w:rsidRDefault="008C1168" w:rsidP="00275CAB">
      <w:pPr>
        <w:pStyle w:val="Text"/>
        <w:jc w:val="center"/>
      </w:pPr>
      <w:r>
        <w:t xml:space="preserve">Dengan adanya fitur ini </w:t>
      </w:r>
      <w:r w:rsidR="00DB15FD">
        <w:t>pengguna bisa mengetahui apakah</w:t>
      </w:r>
      <w:r w:rsidR="00275CAB">
        <w:t xml:space="preserve"> </w:t>
      </w:r>
      <w:r w:rsidR="00275CAB">
        <w:rPr>
          <w:iCs/>
        </w:rPr>
        <w:t>Gambar 4.</w:t>
      </w:r>
      <w:r w:rsidR="00275CAB">
        <w:rPr>
          <w:i/>
          <w:iCs/>
        </w:rPr>
        <w:t>Use Case Diagram</w:t>
      </w:r>
    </w:p>
    <w:p w:rsidR="00275CAB" w:rsidRDefault="008C1168" w:rsidP="00275CAB">
      <w:pPr>
        <w:pStyle w:val="Text"/>
        <w:ind w:firstLine="0"/>
      </w:pPr>
      <w:r>
        <w:t>surat yang telah diajukan sudah bisa diambil atau belum.</w:t>
      </w:r>
      <w:r w:rsidR="00A434B2" w:rsidRPr="00A434B2">
        <w:t xml:space="preserve"> </w:t>
      </w:r>
    </w:p>
    <w:p w:rsidR="00275CAB" w:rsidRPr="00275CAB" w:rsidRDefault="00275CAB" w:rsidP="00275CAB">
      <w:pPr>
        <w:pStyle w:val="Text"/>
        <w:ind w:firstLine="0"/>
      </w:pPr>
      <w:r>
        <w:t xml:space="preserve">     </w:t>
      </w:r>
      <w:r w:rsidR="008C1168">
        <w:t xml:space="preserve">Pada fitur program bantuan pengguna dapat mengetahui </w:t>
      </w:r>
    </w:p>
    <w:p w:rsidR="008A16E6" w:rsidRDefault="008C1168" w:rsidP="00275CAB">
      <w:pPr>
        <w:pStyle w:val="Text"/>
        <w:ind w:firstLine="0"/>
        <w:rPr>
          <w:noProof/>
          <w:color w:val="000000"/>
        </w:rPr>
      </w:pPr>
      <w:r>
        <w:t>apakah mereka terdaftar dalam program bantuan dari pemerintah atau tidak.</w:t>
      </w:r>
    </w:p>
    <w:p w:rsidR="00CE7F73" w:rsidRDefault="00275CAB" w:rsidP="000337AC">
      <w:pPr>
        <w:pStyle w:val="Text"/>
        <w:ind w:firstLine="0"/>
      </w:pPr>
      <w:r>
        <w:t xml:space="preserve">     </w:t>
      </w:r>
      <w:r w:rsidR="00A02A0F" w:rsidRPr="003523AD">
        <w:t>Pada fitur ini pengguna bisa melakukan pergantian pin untuk menghindari akun pengguna di gunakan oleh orang lain</w:t>
      </w:r>
    </w:p>
    <w:p w:rsidR="00430F94" w:rsidRDefault="003523AD" w:rsidP="00B53D60">
      <w:pPr>
        <w:pStyle w:val="Text"/>
        <w:ind w:firstLine="0"/>
      </w:pPr>
      <w:r>
        <w:t>d</w:t>
      </w:r>
      <w:r w:rsidRPr="003523AD">
        <w:t xml:space="preserve">antentunya akun tersebut bisa lebih aman, dengan syarat </w:t>
      </w:r>
    </w:p>
    <w:p w:rsidR="00B53D60" w:rsidRDefault="003523AD" w:rsidP="00B53D60">
      <w:pPr>
        <w:pStyle w:val="Text"/>
        <w:ind w:firstLine="0"/>
      </w:pPr>
      <w:r w:rsidRPr="003523AD">
        <w:t>pengguna harus mengingat pin yang lama untuk nantinya bisa mengganti pin yang baru.</w:t>
      </w:r>
    </w:p>
    <w:p w:rsidR="000B2901" w:rsidRDefault="003523AD" w:rsidP="00275CAB">
      <w:pPr>
        <w:pStyle w:val="Text"/>
        <w:rPr>
          <w:noProof/>
        </w:rPr>
      </w:pPr>
      <w:r w:rsidRPr="003523AD">
        <w:t>Fitur ini merupakan fitur terakhir yang bisa digunakan oleh pengguna. Pengguna akan menekan fitur ini jika akan keluar ke menu utama.</w:t>
      </w:r>
    </w:p>
    <w:p w:rsidR="00275CAB" w:rsidRDefault="00275CAB" w:rsidP="00275CAB">
      <w:pPr>
        <w:pStyle w:val="Text"/>
        <w:jc w:val="center"/>
        <w:rPr>
          <w:iCs/>
          <w:noProof/>
        </w:rPr>
      </w:pPr>
      <w:r>
        <w:rPr>
          <w:iCs/>
          <w:noProof/>
        </w:rPr>
        <w:lastRenderedPageBreak/>
        <w:drawing>
          <wp:anchor distT="0" distB="0" distL="114300" distR="114300" simplePos="0" relativeHeight="251652608" behindDoc="0" locked="0" layoutInCell="1" allowOverlap="1" wp14:anchorId="3BC4E2C3" wp14:editId="0B3C2231">
            <wp:simplePos x="0" y="0"/>
            <wp:positionH relativeFrom="column">
              <wp:posOffset>259080</wp:posOffset>
            </wp:positionH>
            <wp:positionV relativeFrom="paragraph">
              <wp:posOffset>75565</wp:posOffset>
            </wp:positionV>
            <wp:extent cx="2737485" cy="653669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2737485" cy="6536690"/>
                    </a:xfrm>
                    <a:prstGeom prst="rect">
                      <a:avLst/>
                    </a:prstGeom>
                  </pic:spPr>
                </pic:pic>
              </a:graphicData>
            </a:graphic>
            <wp14:sizeRelH relativeFrom="margin">
              <wp14:pctWidth>0</wp14:pctWidth>
            </wp14:sizeRelH>
            <wp14:sizeRelV relativeFrom="margin">
              <wp14:pctHeight>0</wp14:pctHeight>
            </wp14:sizeRelV>
          </wp:anchor>
        </w:drawing>
      </w:r>
    </w:p>
    <w:p w:rsidR="00275CAB" w:rsidRDefault="00275CAB" w:rsidP="00275CAB">
      <w:pPr>
        <w:pStyle w:val="Text"/>
        <w:jc w:val="center"/>
        <w:rPr>
          <w:iCs/>
          <w:noProof/>
        </w:rPr>
      </w:pPr>
      <w:r>
        <w:rPr>
          <w:iCs/>
        </w:rPr>
        <w:t>Gambar 5. Gambar Login User</w:t>
      </w:r>
      <w:r>
        <w:rPr>
          <w:iCs/>
          <w:noProof/>
        </w:rPr>
        <w:t xml:space="preserve"> </w:t>
      </w:r>
    </w:p>
    <w:p w:rsidR="00275CAB" w:rsidRPr="000B2901" w:rsidRDefault="00275CAB" w:rsidP="00275CAB">
      <w:pPr>
        <w:pStyle w:val="Text"/>
        <w:jc w:val="center"/>
        <w:rPr>
          <w:noProof/>
        </w:rPr>
      </w:pPr>
    </w:p>
    <w:p w:rsidR="00230A7A" w:rsidRDefault="000B2901" w:rsidP="00230A7A">
      <w:pPr>
        <w:pStyle w:val="Text"/>
        <w:numPr>
          <w:ilvl w:val="0"/>
          <w:numId w:val="23"/>
        </w:numPr>
        <w:ind w:left="270" w:hanging="270"/>
        <w:rPr>
          <w:i/>
        </w:rPr>
      </w:pPr>
      <w:r>
        <w:rPr>
          <w:i/>
        </w:rPr>
        <w:t xml:space="preserve">Transition </w:t>
      </w:r>
      <w:r w:rsidR="002B50D7">
        <w:rPr>
          <w:i/>
        </w:rPr>
        <w:t>Phase</w:t>
      </w:r>
    </w:p>
    <w:p w:rsidR="007E5055" w:rsidRDefault="000B2901" w:rsidP="007E5055">
      <w:pPr>
        <w:pStyle w:val="Text"/>
        <w:ind w:left="270" w:firstLine="0"/>
        <w:rPr>
          <w:iCs/>
        </w:rPr>
      </w:pPr>
      <w:r w:rsidRPr="00A434B2">
        <w:t>Setelah melalui proses prototyping, selanjutnya aplikasi akan diterjemahkan ke dalam program perangkat lunak.</w:t>
      </w:r>
      <w:r w:rsidR="007E5055">
        <w:t xml:space="preserve"> Dimana proses pengkodean dimulai dengan mengambil data yang berupa </w:t>
      </w:r>
      <w:r w:rsidR="007E5055" w:rsidRPr="007E5055">
        <w:rPr>
          <w:i/>
        </w:rPr>
        <w:t>link</w:t>
      </w:r>
      <w:r w:rsidR="007E5055">
        <w:t xml:space="preserve"> desa digital</w:t>
      </w:r>
      <w:r w:rsidR="00275CAB">
        <w:t xml:space="preserve"> </w:t>
      </w:r>
      <w:r w:rsidR="00C754E1" w:rsidRPr="00CE7F73">
        <w:rPr>
          <w:iCs/>
        </w:rPr>
        <w:t>Kauditan I</w:t>
      </w:r>
      <w:r w:rsidR="007E5055">
        <w:rPr>
          <w:iCs/>
        </w:rPr>
        <w:t xml:space="preserve"> dan akan di terjemahkan di android studio</w:t>
      </w:r>
      <w:r w:rsidR="00C754E1" w:rsidRPr="00CE7F73">
        <w:rPr>
          <w:iCs/>
        </w:rPr>
        <w:t>.</w:t>
      </w:r>
    </w:p>
    <w:p w:rsidR="007E5055" w:rsidRDefault="007E5055" w:rsidP="007E5055">
      <w:pPr>
        <w:pStyle w:val="Text"/>
        <w:numPr>
          <w:ilvl w:val="0"/>
          <w:numId w:val="23"/>
        </w:numPr>
        <w:ind w:left="300" w:hanging="300"/>
        <w:rPr>
          <w:iCs/>
        </w:rPr>
      </w:pPr>
      <w:r>
        <w:rPr>
          <w:i/>
          <w:iCs/>
        </w:rPr>
        <w:t>Production Phase</w:t>
      </w:r>
    </w:p>
    <w:p w:rsidR="007E5055" w:rsidRDefault="007E5055" w:rsidP="007E5055">
      <w:pPr>
        <w:pStyle w:val="Text"/>
        <w:ind w:left="300" w:firstLine="0"/>
        <w:rPr>
          <w:iCs/>
        </w:rPr>
      </w:pPr>
      <w:r>
        <w:rPr>
          <w:iCs/>
        </w:rPr>
        <w:t xml:space="preserve">     Pada tahap ini, setelah aplikasi pembuatan surat-menyurat berbasis </w:t>
      </w:r>
      <w:r>
        <w:rPr>
          <w:i/>
          <w:iCs/>
        </w:rPr>
        <w:t xml:space="preserve">mobile android </w:t>
      </w:r>
      <w:r>
        <w:rPr>
          <w:iCs/>
        </w:rPr>
        <w:t>selesai dibuat maka aplikasi sudah siap untuk digunakan oleh masyarakat Desa Kauditan I.</w:t>
      </w:r>
    </w:p>
    <w:p w:rsidR="00F64AF5" w:rsidRDefault="00F64AF5" w:rsidP="00F64AF5">
      <w:pPr>
        <w:pStyle w:val="Text"/>
        <w:ind w:left="300" w:firstLine="0"/>
        <w:jc w:val="center"/>
        <w:rPr>
          <w:iCs/>
        </w:rPr>
      </w:pPr>
      <w:r>
        <w:rPr>
          <w:noProof/>
        </w:rPr>
        <w:drawing>
          <wp:anchor distT="0" distB="0" distL="114300" distR="114300" simplePos="0" relativeHeight="251655680" behindDoc="0" locked="0" layoutInCell="1" allowOverlap="1" wp14:anchorId="74F07C5B" wp14:editId="48DF933D">
            <wp:simplePos x="0" y="0"/>
            <wp:positionH relativeFrom="column">
              <wp:posOffset>302260</wp:posOffset>
            </wp:positionH>
            <wp:positionV relativeFrom="paragraph">
              <wp:posOffset>80645</wp:posOffset>
            </wp:positionV>
            <wp:extent cx="2807970" cy="602615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2807970" cy="6026150"/>
                    </a:xfrm>
                    <a:prstGeom prst="rect">
                      <a:avLst/>
                    </a:prstGeom>
                  </pic:spPr>
                </pic:pic>
              </a:graphicData>
            </a:graphic>
            <wp14:sizeRelH relativeFrom="margin">
              <wp14:pctWidth>0</wp14:pctWidth>
            </wp14:sizeRelH>
            <wp14:sizeRelV relativeFrom="margin">
              <wp14:pctHeight>0</wp14:pctHeight>
            </wp14:sizeRelV>
          </wp:anchor>
        </w:drawing>
      </w:r>
    </w:p>
    <w:p w:rsidR="00F64AF5" w:rsidRDefault="00F64AF5" w:rsidP="00F64AF5">
      <w:pPr>
        <w:pStyle w:val="Text"/>
        <w:ind w:left="300" w:firstLine="0"/>
        <w:jc w:val="center"/>
        <w:rPr>
          <w:iCs/>
        </w:rPr>
      </w:pPr>
      <w:r>
        <w:rPr>
          <w:iCs/>
        </w:rPr>
        <w:t>Gambar 6. Gambar Dashboard User</w:t>
      </w:r>
    </w:p>
    <w:p w:rsidR="00F64AF5" w:rsidRDefault="00F64AF5" w:rsidP="00F64AF5">
      <w:pPr>
        <w:pStyle w:val="Text"/>
        <w:ind w:left="300" w:firstLine="0"/>
        <w:jc w:val="center"/>
        <w:rPr>
          <w:iCs/>
        </w:rPr>
      </w:pPr>
    </w:p>
    <w:p w:rsidR="00F64AF5" w:rsidRDefault="00F64AF5" w:rsidP="007E5055">
      <w:pPr>
        <w:pStyle w:val="Text"/>
        <w:ind w:left="300" w:firstLine="0"/>
        <w:rPr>
          <w:iCs/>
        </w:rPr>
      </w:pPr>
      <w:r>
        <w:rPr>
          <w:iCs/>
        </w:rPr>
        <w:t xml:space="preserve">     </w:t>
      </w:r>
      <w:r w:rsidR="007E5055">
        <w:rPr>
          <w:iCs/>
        </w:rPr>
        <w:t xml:space="preserve">Penjelasan beberapa fitur yang ada di dalam aplikasi ini akan di jabarkan pada penjelasan dibawah ini. Berdasarkan  gambar 5, dapat dilihat bahwa gambar tersebut adalah tampilan </w:t>
      </w:r>
      <w:r w:rsidR="007E5055">
        <w:rPr>
          <w:i/>
          <w:iCs/>
        </w:rPr>
        <w:t xml:space="preserve">login user </w:t>
      </w:r>
      <w:r w:rsidR="007E5055" w:rsidRPr="007E5055">
        <w:rPr>
          <w:iCs/>
        </w:rPr>
        <w:t>pada</w:t>
      </w:r>
      <w:r w:rsidR="007E5055">
        <w:rPr>
          <w:i/>
          <w:iCs/>
        </w:rPr>
        <w:t xml:space="preserve"> </w:t>
      </w:r>
      <w:r w:rsidR="007E5055">
        <w:rPr>
          <w:iCs/>
        </w:rPr>
        <w:t xml:space="preserve">aplikasi </w:t>
      </w:r>
      <w:r w:rsidR="007E5055">
        <w:rPr>
          <w:i/>
          <w:iCs/>
        </w:rPr>
        <w:t xml:space="preserve"> mobile </w:t>
      </w:r>
      <w:r w:rsidR="007E5055">
        <w:rPr>
          <w:iCs/>
        </w:rPr>
        <w:t xml:space="preserve">pembuatan surat yang ada di Desa Kauditan I. </w:t>
      </w:r>
      <w:r>
        <w:rPr>
          <w:iCs/>
        </w:rPr>
        <w:t xml:space="preserve">Perlu diketahui bahwa aplikasi </w:t>
      </w:r>
      <w:r>
        <w:rPr>
          <w:i/>
          <w:iCs/>
        </w:rPr>
        <w:t xml:space="preserve">mobile android </w:t>
      </w:r>
      <w:r>
        <w:rPr>
          <w:iCs/>
        </w:rPr>
        <w:t xml:space="preserve">ini telah terintegrasi dengan </w:t>
      </w:r>
      <w:r>
        <w:rPr>
          <w:i/>
          <w:iCs/>
        </w:rPr>
        <w:t xml:space="preserve">website </w:t>
      </w:r>
      <w:r w:rsidRPr="00F64AF5">
        <w:rPr>
          <w:i/>
          <w:iCs/>
        </w:rPr>
        <w:t>OpenSID</w:t>
      </w:r>
      <w:r>
        <w:rPr>
          <w:iCs/>
        </w:rPr>
        <w:t xml:space="preserve"> desa digital Kauditan 1.</w:t>
      </w:r>
    </w:p>
    <w:p w:rsidR="00F64AF5" w:rsidRDefault="00F64AF5" w:rsidP="00F64AF5">
      <w:pPr>
        <w:pStyle w:val="Text"/>
        <w:ind w:left="300" w:firstLine="0"/>
        <w:rPr>
          <w:iCs/>
        </w:rPr>
      </w:pPr>
      <w:r>
        <w:rPr>
          <w:iCs/>
        </w:rPr>
        <w:t xml:space="preserve">     </w:t>
      </w:r>
      <w:r w:rsidR="00C754E1" w:rsidRPr="007E5055">
        <w:rPr>
          <w:iCs/>
        </w:rPr>
        <w:t xml:space="preserve">Langkah awal yang harus dipenuhi agar bisa masuk dalam aplikasi </w:t>
      </w:r>
      <w:r w:rsidR="00C754E1" w:rsidRPr="007E5055">
        <w:rPr>
          <w:i/>
          <w:iCs/>
        </w:rPr>
        <w:t>mobile android</w:t>
      </w:r>
      <w:r w:rsidR="00C754E1" w:rsidRPr="007E5055">
        <w:rPr>
          <w:iCs/>
        </w:rPr>
        <w:t xml:space="preserve"> pembuatan surat ini yaitu dengan mendaftarkan NIK masing-masing pengguna </w:t>
      </w:r>
      <w:r w:rsidR="00C754E1" w:rsidRPr="00CE7F73">
        <w:rPr>
          <w:iCs/>
        </w:rPr>
        <w:t>yang tentunya adala</w:t>
      </w:r>
      <w:r w:rsidR="00C754E1">
        <w:rPr>
          <w:iCs/>
        </w:rPr>
        <w:t xml:space="preserve">h penduduk Desa Kauditan I yang bisa kita ajukan kepada operator desa dan kemudian akan mendapatkan </w:t>
      </w:r>
      <w:r w:rsidR="00C754E1" w:rsidRPr="00CE7F73">
        <w:rPr>
          <w:iCs/>
        </w:rPr>
        <w:t xml:space="preserve">pin yang </w:t>
      </w:r>
      <w:r>
        <w:rPr>
          <w:iCs/>
        </w:rPr>
        <w:t xml:space="preserve">nantinya akan diberikan oleh </w:t>
      </w:r>
      <w:r w:rsidR="00C754E1">
        <w:rPr>
          <w:iCs/>
        </w:rPr>
        <w:t>operator</w:t>
      </w:r>
      <w:r w:rsidR="00C754E1" w:rsidRPr="00CE7F73">
        <w:rPr>
          <w:iCs/>
        </w:rPr>
        <w:t xml:space="preserve"> Desa Kauditan I.</w:t>
      </w:r>
      <w:r w:rsidR="00275CAB" w:rsidRPr="00275CAB">
        <w:rPr>
          <w:iCs/>
        </w:rPr>
        <w:t xml:space="preserve"> </w:t>
      </w:r>
    </w:p>
    <w:p w:rsidR="00CA55A4" w:rsidRDefault="00CA55A4" w:rsidP="00CA55A4">
      <w:pPr>
        <w:pStyle w:val="Text"/>
        <w:ind w:left="300" w:firstLine="0"/>
        <w:rPr>
          <w:iCs/>
        </w:rPr>
      </w:pPr>
      <w:r>
        <w:rPr>
          <w:noProof/>
        </w:rPr>
        <w:lastRenderedPageBreak/>
        <w:drawing>
          <wp:anchor distT="0" distB="0" distL="114300" distR="114300" simplePos="0" relativeHeight="251656704" behindDoc="0" locked="0" layoutInCell="1" allowOverlap="1" wp14:anchorId="73F05C1A" wp14:editId="670A3E64">
            <wp:simplePos x="0" y="0"/>
            <wp:positionH relativeFrom="column">
              <wp:posOffset>445770</wp:posOffset>
            </wp:positionH>
            <wp:positionV relativeFrom="paragraph">
              <wp:posOffset>78740</wp:posOffset>
            </wp:positionV>
            <wp:extent cx="2430145" cy="503999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430145" cy="5039995"/>
                    </a:xfrm>
                    <a:prstGeom prst="rect">
                      <a:avLst/>
                    </a:prstGeom>
                  </pic:spPr>
                </pic:pic>
              </a:graphicData>
            </a:graphic>
            <wp14:sizeRelH relativeFrom="margin">
              <wp14:pctWidth>0</wp14:pctWidth>
            </wp14:sizeRelH>
            <wp14:sizeRelV relativeFrom="margin">
              <wp14:pctHeight>0</wp14:pctHeight>
            </wp14:sizeRelV>
          </wp:anchor>
        </w:drawing>
      </w:r>
      <w:r w:rsidR="00F64AF5">
        <w:rPr>
          <w:iCs/>
        </w:rPr>
        <w:t xml:space="preserve">     </w:t>
      </w:r>
    </w:p>
    <w:p w:rsidR="00CA55A4" w:rsidRDefault="00CA55A4" w:rsidP="00CA55A4">
      <w:pPr>
        <w:pStyle w:val="Text"/>
        <w:ind w:left="300" w:firstLine="0"/>
        <w:jc w:val="center"/>
        <w:rPr>
          <w:iCs/>
        </w:rPr>
      </w:pPr>
      <w:r>
        <w:rPr>
          <w:iCs/>
        </w:rPr>
        <w:t>Gambar. 7 Gambar Layanan Surat</w:t>
      </w:r>
    </w:p>
    <w:p w:rsidR="00CA55A4" w:rsidRDefault="00CA55A4" w:rsidP="00CA55A4">
      <w:pPr>
        <w:pStyle w:val="Text"/>
        <w:ind w:left="300" w:firstLine="0"/>
        <w:jc w:val="center"/>
        <w:rPr>
          <w:iCs/>
        </w:rPr>
      </w:pPr>
    </w:p>
    <w:p w:rsidR="00644625" w:rsidRDefault="00CA55A4" w:rsidP="00644625">
      <w:pPr>
        <w:pStyle w:val="Text"/>
        <w:ind w:left="100" w:firstLine="0"/>
        <w:rPr>
          <w:iCs/>
        </w:rPr>
      </w:pPr>
      <w:r>
        <w:rPr>
          <w:iCs/>
        </w:rPr>
        <w:t xml:space="preserve">     </w:t>
      </w:r>
      <w:r w:rsidR="00C754E1" w:rsidRPr="00CE7F73">
        <w:rPr>
          <w:iCs/>
        </w:rPr>
        <w:t xml:space="preserve">Berdasarkan gambar </w:t>
      </w:r>
      <w:r w:rsidR="00C754E1">
        <w:rPr>
          <w:iCs/>
        </w:rPr>
        <w:t>6</w:t>
      </w:r>
      <w:r w:rsidR="00C754E1" w:rsidRPr="00CE7F73">
        <w:rPr>
          <w:iCs/>
        </w:rPr>
        <w:t xml:space="preserve"> yakni tampilan dashboard aplikasi Desa Digital Kauditan I, pengguna aplikasi dapat memilih fitur yang akan digunakan. Fitur-fitur yang ter</w:t>
      </w:r>
      <w:r w:rsidR="00C754E1">
        <w:rPr>
          <w:iCs/>
        </w:rPr>
        <w:t>sedia di atas adalah, cetak kartu keluarga, profil.</w:t>
      </w:r>
      <w:r>
        <w:rPr>
          <w:iCs/>
        </w:rPr>
        <w:t xml:space="preserve"> </w:t>
      </w:r>
      <w:r w:rsidR="00405A92">
        <w:rPr>
          <w:iCs/>
        </w:rPr>
        <w:t>pengguna, kotak pesan, layanan permohonan surat, riwayat layanan surat, dan progra</w:t>
      </w:r>
      <w:r w:rsidR="00DB15FD">
        <w:rPr>
          <w:iCs/>
        </w:rPr>
        <w:t>m bantuan, dan terdapat juga pil</w:t>
      </w:r>
      <w:r w:rsidR="00405A92">
        <w:rPr>
          <w:iCs/>
        </w:rPr>
        <w:t>ihan menu untuk mengganti pin pengguna</w:t>
      </w:r>
      <w:r w:rsidR="00644625">
        <w:rPr>
          <w:iCs/>
        </w:rPr>
        <w:t>.</w:t>
      </w:r>
    </w:p>
    <w:p w:rsidR="00644625" w:rsidRDefault="00644625" w:rsidP="00644625">
      <w:pPr>
        <w:pStyle w:val="Text"/>
        <w:ind w:left="100" w:firstLine="0"/>
        <w:rPr>
          <w:iCs/>
        </w:rPr>
      </w:pPr>
      <w:r>
        <w:rPr>
          <w:iCs/>
        </w:rPr>
        <w:t xml:space="preserve">     </w:t>
      </w:r>
      <w:r w:rsidR="00B113F1" w:rsidRPr="00B113F1">
        <w:rPr>
          <w:iCs/>
        </w:rPr>
        <w:t xml:space="preserve">Berdasarkan gambar </w:t>
      </w:r>
      <w:r w:rsidR="00B113F1">
        <w:rPr>
          <w:iCs/>
        </w:rPr>
        <w:t>7</w:t>
      </w:r>
      <w:r w:rsidR="00B113F1" w:rsidRPr="00B113F1">
        <w:rPr>
          <w:iCs/>
        </w:rPr>
        <w:t xml:space="preserve">, mengenai tampilan layanan surat pada aplikasi </w:t>
      </w:r>
      <w:r w:rsidR="00B113F1" w:rsidRPr="0001133C">
        <w:rPr>
          <w:i/>
          <w:iCs/>
        </w:rPr>
        <w:t>mobile android</w:t>
      </w:r>
      <w:r w:rsidR="00B113F1" w:rsidRPr="00B113F1">
        <w:rPr>
          <w:iCs/>
        </w:rPr>
        <w:t xml:space="preserve"> dapat di lihat bahwa pengguna harus mengisi form isian sesuai dengan petunjuk yang ditampilkan, agar pengguna bisa mengajukan permohonan surat-menyurat</w:t>
      </w:r>
      <w:r w:rsidR="00665FB9">
        <w:rPr>
          <w:iCs/>
        </w:rPr>
        <w:t xml:space="preserve"> sesuai keperluan masing-masing, </w:t>
      </w:r>
      <w:r>
        <w:rPr>
          <w:iCs/>
        </w:rPr>
        <w:t>ada banyak pilihan surat keterangan yang bisa dibuat oleh masyarakat diantaranya adalah sebagai berikut.</w:t>
      </w:r>
    </w:p>
    <w:p w:rsidR="0056335E" w:rsidRDefault="0056335E" w:rsidP="0056335E">
      <w:pPr>
        <w:pStyle w:val="Text"/>
        <w:ind w:left="100" w:firstLine="0"/>
        <w:rPr>
          <w:iCs/>
        </w:rPr>
      </w:pPr>
      <w:r>
        <w:rPr>
          <w:iCs/>
        </w:rPr>
        <w:t xml:space="preserve">     S</w:t>
      </w:r>
      <w:r w:rsidR="00665FB9">
        <w:rPr>
          <w:iCs/>
        </w:rPr>
        <w:t xml:space="preserve">urat keterangan </w:t>
      </w:r>
      <w:r>
        <w:rPr>
          <w:iCs/>
        </w:rPr>
        <w:t>penduduk</w:t>
      </w:r>
      <w:r w:rsidR="00665FB9">
        <w:rPr>
          <w:iCs/>
        </w:rPr>
        <w:t xml:space="preserve">, </w:t>
      </w:r>
      <w:r>
        <w:rPr>
          <w:iCs/>
        </w:rPr>
        <w:t xml:space="preserve">yang mana surat ini biasanya digunakan warga untuk memperoleh pengantar dari desa untuk membuat kartu tanda penduduk (KTP) di dinas pencatatan sipil Kabupaten Minahasa Utara. </w:t>
      </w:r>
    </w:p>
    <w:p w:rsidR="007707AC" w:rsidRDefault="0056335E" w:rsidP="007707AC">
      <w:pPr>
        <w:pStyle w:val="Text"/>
        <w:ind w:firstLine="0"/>
        <w:jc w:val="center"/>
        <w:rPr>
          <w:iCs/>
        </w:rPr>
      </w:pPr>
      <w:r>
        <w:rPr>
          <w:iCs/>
        </w:rPr>
        <w:t xml:space="preserve">     S</w:t>
      </w:r>
      <w:r w:rsidR="00665FB9">
        <w:rPr>
          <w:iCs/>
        </w:rPr>
        <w:t xml:space="preserve">urat keterangan </w:t>
      </w:r>
      <w:r>
        <w:rPr>
          <w:iCs/>
        </w:rPr>
        <w:t xml:space="preserve">pindah penduduk, surat ini berfungsi sebagai surat keterangan yang </w:t>
      </w:r>
      <w:r w:rsidR="001C2771">
        <w:rPr>
          <w:iCs/>
        </w:rPr>
        <w:t xml:space="preserve">dikeluarkan oleh pemerintah </w:t>
      </w:r>
    </w:p>
    <w:p w:rsidR="007707AC" w:rsidRDefault="00C20279" w:rsidP="00C20279">
      <w:pPr>
        <w:pStyle w:val="Text"/>
        <w:ind w:firstLine="0"/>
        <w:jc w:val="center"/>
        <w:rPr>
          <w:iCs/>
          <w:noProof/>
        </w:rPr>
      </w:pPr>
      <w:r>
        <w:rPr>
          <w:iCs/>
          <w:noProof/>
        </w:rPr>
        <w:drawing>
          <wp:anchor distT="0" distB="0" distL="114300" distR="114300" simplePos="0" relativeHeight="251658752" behindDoc="0" locked="0" layoutInCell="1" allowOverlap="1" wp14:anchorId="4194F9C3" wp14:editId="0B3E80CA">
            <wp:simplePos x="0" y="0"/>
            <wp:positionH relativeFrom="column">
              <wp:posOffset>326390</wp:posOffset>
            </wp:positionH>
            <wp:positionV relativeFrom="paragraph">
              <wp:posOffset>80010</wp:posOffset>
            </wp:positionV>
            <wp:extent cx="2640965" cy="503999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13-22-19-07-36.jpg"/>
                    <pic:cNvPicPr/>
                  </pic:nvPicPr>
                  <pic:blipFill rotWithShape="1">
                    <a:blip r:embed="rId19" cstate="print">
                      <a:extLst>
                        <a:ext uri="{28A0092B-C50C-407E-A947-70E740481C1C}">
                          <a14:useLocalDpi xmlns:a14="http://schemas.microsoft.com/office/drawing/2010/main" val="0"/>
                        </a:ext>
                      </a:extLst>
                    </a:blip>
                    <a:srcRect t="3628" b="6123"/>
                    <a:stretch/>
                  </pic:blipFill>
                  <pic:spPr bwMode="auto">
                    <a:xfrm>
                      <a:off x="0" y="0"/>
                      <a:ext cx="2640965" cy="50399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707AC" w:rsidRDefault="007707AC" w:rsidP="007707AC">
      <w:pPr>
        <w:pStyle w:val="Text"/>
        <w:ind w:firstLine="0"/>
        <w:jc w:val="center"/>
        <w:rPr>
          <w:iCs/>
        </w:rPr>
      </w:pPr>
      <w:r>
        <w:rPr>
          <w:iCs/>
        </w:rPr>
        <w:t>Gambar. 8 Biodata Penduduk</w:t>
      </w:r>
    </w:p>
    <w:p w:rsidR="001C2771" w:rsidRDefault="001C2771" w:rsidP="0056335E">
      <w:pPr>
        <w:pStyle w:val="Text"/>
        <w:ind w:left="100" w:firstLine="0"/>
        <w:rPr>
          <w:iCs/>
        </w:rPr>
      </w:pPr>
      <w:r>
        <w:rPr>
          <w:iCs/>
        </w:rPr>
        <w:t>desa bila mana ada masyarakat yang ingin pindah penduduk di desa atau daerah lain dan nantinya surat ni akan dibawa ke dinas pencatatan sipil untuk di proses sesuai dengan prosedur yang telah ditetapkan.</w:t>
      </w:r>
    </w:p>
    <w:p w:rsidR="00DB15FD" w:rsidRDefault="001C2771" w:rsidP="0056335E">
      <w:pPr>
        <w:pStyle w:val="Text"/>
        <w:ind w:left="100" w:firstLine="0"/>
        <w:rPr>
          <w:iCs/>
        </w:rPr>
      </w:pPr>
      <w:r>
        <w:rPr>
          <w:iCs/>
        </w:rPr>
        <w:t xml:space="preserve">     Surat jual beli tanah, surat ini adalah salah satu persyaratan administrasi yang harus dipenuhi oleh masyarakat yang akan melakukan proses jual beli tanah di Desa Kauditan I agar tanah yang telah dibeli di wilayah desa telah terdaftar atau ter-registrasi di desa. </w:t>
      </w:r>
    </w:p>
    <w:p w:rsidR="00DB15FD" w:rsidRDefault="001C2771" w:rsidP="001C2771">
      <w:pPr>
        <w:pStyle w:val="Text"/>
        <w:ind w:left="100" w:firstLine="0"/>
        <w:rPr>
          <w:iCs/>
        </w:rPr>
      </w:pPr>
      <w:r>
        <w:rPr>
          <w:iCs/>
        </w:rPr>
        <w:t xml:space="preserve">     Pengantar surat keterangan catatan kepolisian, surat ini adalah pengantar yang dikeluarkan oleh desa jika ada masyarakat yang akan mengurus surat SKCK di kantor kepolisian, surat ini menerangkan bahwa masyarakat tersebut benar-benar berkelakuan baik dan tidak terlibat kasus atau perkara dan biasanya akan digunakan masyarakat untuk melamar pekerjaan.</w:t>
      </w:r>
      <w:r w:rsidR="00DA470C">
        <w:rPr>
          <w:iCs/>
        </w:rPr>
        <w:t xml:space="preserve"> </w:t>
      </w:r>
      <w:r w:rsidR="00EA4095" w:rsidRPr="00EA4095">
        <w:rPr>
          <w:iCs/>
        </w:rPr>
        <w:t>Setelah itu surat-surat keterangan di atas akan di proses oleh operator desa Kauditan I dan akan di berikan pemberitahuan pada aplikasi saat surat sudah bisa di ambil.</w:t>
      </w:r>
    </w:p>
    <w:p w:rsidR="007707AC" w:rsidRDefault="00EA4095" w:rsidP="00EA4095">
      <w:pPr>
        <w:pStyle w:val="Text"/>
        <w:ind w:firstLine="0"/>
        <w:rPr>
          <w:iCs/>
        </w:rPr>
      </w:pPr>
      <w:r>
        <w:rPr>
          <w:iCs/>
          <w:noProof/>
        </w:rPr>
        <w:lastRenderedPageBreak/>
        <w:drawing>
          <wp:anchor distT="0" distB="0" distL="114300" distR="114300" simplePos="0" relativeHeight="251639808" behindDoc="0" locked="0" layoutInCell="1" allowOverlap="1" wp14:anchorId="06D14C81" wp14:editId="2670B340">
            <wp:simplePos x="0" y="0"/>
            <wp:positionH relativeFrom="column">
              <wp:posOffset>494713</wp:posOffset>
            </wp:positionH>
            <wp:positionV relativeFrom="paragraph">
              <wp:posOffset>1415</wp:posOffset>
            </wp:positionV>
            <wp:extent cx="2147695" cy="41148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13-22-19-25-58.jpg"/>
                    <pic:cNvPicPr/>
                  </pic:nvPicPr>
                  <pic:blipFill rotWithShape="1">
                    <a:blip r:embed="rId20" cstate="print">
                      <a:extLst>
                        <a:ext uri="{28A0092B-C50C-407E-A947-70E740481C1C}">
                          <a14:useLocalDpi xmlns:a14="http://schemas.microsoft.com/office/drawing/2010/main" val="0"/>
                        </a:ext>
                      </a:extLst>
                    </a:blip>
                    <a:srcRect t="3855" b="5443"/>
                    <a:stretch/>
                  </pic:blipFill>
                  <pic:spPr bwMode="auto">
                    <a:xfrm>
                      <a:off x="0" y="0"/>
                      <a:ext cx="2147695" cy="4114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iCs/>
          <w:noProof/>
        </w:rPr>
        <w:drawing>
          <wp:anchor distT="0" distB="0" distL="114300" distR="114300" simplePos="0" relativeHeight="251671552" behindDoc="0" locked="0" layoutInCell="1" allowOverlap="1" wp14:anchorId="4C99758B" wp14:editId="363F206D">
            <wp:simplePos x="0" y="0"/>
            <wp:positionH relativeFrom="column">
              <wp:posOffset>3870325</wp:posOffset>
            </wp:positionH>
            <wp:positionV relativeFrom="paragraph">
              <wp:posOffset>0</wp:posOffset>
            </wp:positionV>
            <wp:extent cx="1993480" cy="384048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13-22-19-53-75.jpg"/>
                    <pic:cNvPicPr/>
                  </pic:nvPicPr>
                  <pic:blipFill rotWithShape="1">
                    <a:blip r:embed="rId21" cstate="print">
                      <a:extLst>
                        <a:ext uri="{28A0092B-C50C-407E-A947-70E740481C1C}">
                          <a14:useLocalDpi xmlns:a14="http://schemas.microsoft.com/office/drawing/2010/main" val="0"/>
                        </a:ext>
                      </a:extLst>
                    </a:blip>
                    <a:srcRect t="3499" b="5290"/>
                    <a:stretch/>
                  </pic:blipFill>
                  <pic:spPr bwMode="auto">
                    <a:xfrm>
                      <a:off x="0" y="0"/>
                      <a:ext cx="1993480" cy="3840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707AC" w:rsidRDefault="00B801EE" w:rsidP="007707AC">
      <w:pPr>
        <w:pStyle w:val="Text"/>
        <w:ind w:left="100" w:firstLine="0"/>
        <w:jc w:val="center"/>
        <w:rPr>
          <w:iCs/>
        </w:rPr>
      </w:pPr>
      <w:r>
        <w:rPr>
          <w:iCs/>
          <w:noProof/>
        </w:rPr>
        <w:drawing>
          <wp:anchor distT="0" distB="0" distL="114300" distR="114300" simplePos="0" relativeHeight="251694080" behindDoc="0" locked="0" layoutInCell="1" allowOverlap="1" wp14:anchorId="21ADD3FA" wp14:editId="24A9ECF2">
            <wp:simplePos x="0" y="0"/>
            <wp:positionH relativeFrom="column">
              <wp:posOffset>603819</wp:posOffset>
            </wp:positionH>
            <wp:positionV relativeFrom="paragraph">
              <wp:posOffset>232670</wp:posOffset>
            </wp:positionV>
            <wp:extent cx="2040390" cy="393192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7-13-22-19-40-31.jpg"/>
                    <pic:cNvPicPr/>
                  </pic:nvPicPr>
                  <pic:blipFill rotWithShape="1">
                    <a:blip r:embed="rId22" cstate="print">
                      <a:extLst>
                        <a:ext uri="{28A0092B-C50C-407E-A947-70E740481C1C}">
                          <a14:useLocalDpi xmlns:a14="http://schemas.microsoft.com/office/drawing/2010/main" val="0"/>
                        </a:ext>
                      </a:extLst>
                    </a:blip>
                    <a:srcRect t="3508" b="5247"/>
                    <a:stretch/>
                  </pic:blipFill>
                  <pic:spPr bwMode="auto">
                    <a:xfrm>
                      <a:off x="0" y="0"/>
                      <a:ext cx="2040390" cy="3931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7AC">
        <w:rPr>
          <w:iCs/>
        </w:rPr>
        <w:t>Gambar 9. Kotak Pesan</w:t>
      </w:r>
    </w:p>
    <w:p w:rsidR="00EA4095" w:rsidRDefault="00EA4095" w:rsidP="00EA4095">
      <w:pPr>
        <w:pStyle w:val="Text"/>
        <w:ind w:firstLine="0"/>
        <w:jc w:val="center"/>
        <w:rPr>
          <w:iCs/>
        </w:rPr>
      </w:pPr>
      <w:r>
        <w:rPr>
          <w:iCs/>
        </w:rPr>
        <w:t>Gambar. 10 Riwayat Layanan</w:t>
      </w:r>
      <w:r>
        <w:rPr>
          <w:iCs/>
          <w:noProof/>
        </w:rPr>
        <w:t xml:space="preserve"> </w:t>
      </w:r>
    </w:p>
    <w:p w:rsidR="007707AC" w:rsidRDefault="007707AC" w:rsidP="001C2771">
      <w:pPr>
        <w:pStyle w:val="Text"/>
        <w:ind w:left="100" w:firstLine="0"/>
        <w:rPr>
          <w:iCs/>
        </w:rPr>
      </w:pPr>
    </w:p>
    <w:p w:rsidR="00EA4095" w:rsidRDefault="00C20279" w:rsidP="00EA4095">
      <w:pPr>
        <w:pStyle w:val="Text"/>
        <w:ind w:firstLine="0"/>
        <w:jc w:val="center"/>
        <w:rPr>
          <w:iCs/>
        </w:rPr>
      </w:pPr>
      <w:r>
        <w:rPr>
          <w:iCs/>
        </w:rPr>
        <w:t xml:space="preserve">     </w:t>
      </w:r>
      <w:r w:rsidR="00EA4095">
        <w:rPr>
          <w:iCs/>
        </w:rPr>
        <w:t>Gambar 11. Daftar Program Bantuan</w:t>
      </w:r>
    </w:p>
    <w:p w:rsidR="00EA4095" w:rsidRDefault="00EA4095" w:rsidP="00EA4095">
      <w:pPr>
        <w:pStyle w:val="Text"/>
        <w:ind w:firstLine="0"/>
        <w:rPr>
          <w:iCs/>
        </w:rPr>
      </w:pPr>
    </w:p>
    <w:p w:rsidR="00701661" w:rsidRDefault="00B03CE5" w:rsidP="00C20279">
      <w:pPr>
        <w:pStyle w:val="Text"/>
        <w:ind w:left="100" w:firstLine="0"/>
        <w:rPr>
          <w:iCs/>
        </w:rPr>
      </w:pPr>
      <w:r>
        <w:rPr>
          <w:iCs/>
        </w:rPr>
        <w:t xml:space="preserve">Berdasarkan gambar 8 </w:t>
      </w:r>
      <w:r w:rsidRPr="00B03CE5">
        <w:rPr>
          <w:iCs/>
        </w:rPr>
        <w:t>Pada aplikasi ini, pengguna bisa mengakses data pribadinya sendiri dengan mengklik fitur profil yang tertera pada menu utama aplikasi. Profil menampilkan beberapa informasi penting yang berkaitan dengan data diri pengguna seperti nama, NIK, jenis kelamin, status perkawinan dan lain sebagainya</w:t>
      </w:r>
      <w:r w:rsidR="005268AC">
        <w:rPr>
          <w:iCs/>
        </w:rPr>
        <w:t>, dan terdapat juga fitur cetak biodata yang bisa di gunakan untuk mencetak biodata pengguna.</w:t>
      </w:r>
    </w:p>
    <w:p w:rsidR="00824E2E" w:rsidRDefault="00A434B2" w:rsidP="00EA4095">
      <w:pPr>
        <w:pStyle w:val="Text"/>
        <w:ind w:firstLine="0"/>
        <w:rPr>
          <w:iCs/>
        </w:rPr>
      </w:pPr>
      <w:r>
        <w:rPr>
          <w:iCs/>
        </w:rPr>
        <w:t xml:space="preserve">     </w:t>
      </w:r>
      <w:r w:rsidR="00B03CE5">
        <w:rPr>
          <w:iCs/>
        </w:rPr>
        <w:t>Berda</w:t>
      </w:r>
      <w:r>
        <w:rPr>
          <w:iCs/>
        </w:rPr>
        <w:t>s</w:t>
      </w:r>
      <w:r w:rsidR="00B03CE5">
        <w:rPr>
          <w:iCs/>
        </w:rPr>
        <w:t>arkan gambar 9 f</w:t>
      </w:r>
      <w:r w:rsidR="00B03CE5" w:rsidRPr="00B03CE5">
        <w:rPr>
          <w:iCs/>
        </w:rPr>
        <w:t>itur kotak pesan memungkinkan pengguna untuk</w:t>
      </w:r>
      <w:r w:rsidR="005268AC">
        <w:rPr>
          <w:iCs/>
        </w:rPr>
        <w:t xml:space="preserve"> mengirimkan pesan kepada admin dengan memilih tombol tulis pesan. </w:t>
      </w:r>
      <w:r w:rsidR="00B03CE5" w:rsidRPr="00B03CE5">
        <w:rPr>
          <w:iCs/>
        </w:rPr>
        <w:t>De</w:t>
      </w:r>
      <w:r w:rsidR="00C20279">
        <w:rPr>
          <w:iCs/>
        </w:rPr>
        <w:t xml:space="preserve">ngan adanya fitur ini maka </w:t>
      </w:r>
      <w:r w:rsidR="005268AC">
        <w:rPr>
          <w:iCs/>
        </w:rPr>
        <w:t>pengguna dapat</w:t>
      </w:r>
      <w:r w:rsidR="00B03CE5" w:rsidRPr="00B03CE5">
        <w:rPr>
          <w:iCs/>
        </w:rPr>
        <w:t xml:space="preserve"> </w:t>
      </w:r>
      <w:r w:rsidR="005268AC">
        <w:rPr>
          <w:iCs/>
        </w:rPr>
        <w:t>memanfaatkan fitur ini</w:t>
      </w:r>
      <w:r w:rsidR="00B03CE5" w:rsidRPr="00B03CE5">
        <w:rPr>
          <w:iCs/>
        </w:rPr>
        <w:t xml:space="preserve"> untuk menyampaikan hal-hal penting yang berkaitan dengan aplikasi ketika terjadi gangguan (</w:t>
      </w:r>
      <w:r w:rsidR="00B03CE5" w:rsidRPr="005268AC">
        <w:rPr>
          <w:i/>
          <w:iCs/>
        </w:rPr>
        <w:t>error system</w:t>
      </w:r>
      <w:r w:rsidR="00B03CE5" w:rsidRPr="00B03CE5">
        <w:rPr>
          <w:iCs/>
        </w:rPr>
        <w:t>), ataupun masukan berupa kritik dan saran kepada pemerintah desa Kauditan I berkaitan dengan pelayanan kepada masyarakat</w:t>
      </w:r>
    </w:p>
    <w:p w:rsidR="00EA4095" w:rsidRDefault="00EA4095" w:rsidP="00A434B2">
      <w:pPr>
        <w:pStyle w:val="Text"/>
        <w:ind w:firstLine="0"/>
        <w:rPr>
          <w:iCs/>
        </w:rPr>
      </w:pPr>
      <w:r>
        <w:rPr>
          <w:iCs/>
        </w:rPr>
        <w:t xml:space="preserve">     </w:t>
      </w:r>
      <w:r w:rsidR="00B03CE5">
        <w:rPr>
          <w:iCs/>
        </w:rPr>
        <w:t>Berdasarkan gambar 10 f</w:t>
      </w:r>
      <w:r w:rsidR="00B03CE5" w:rsidRPr="00B03CE5">
        <w:rPr>
          <w:iCs/>
        </w:rPr>
        <w:t>i</w:t>
      </w:r>
      <w:r w:rsidR="00C20279">
        <w:rPr>
          <w:iCs/>
        </w:rPr>
        <w:t>tur riwayat layanan atau status</w:t>
      </w:r>
      <w:r w:rsidR="002142D8">
        <w:rPr>
          <w:iCs/>
        </w:rPr>
        <w:t xml:space="preserve"> </w:t>
      </w:r>
      <w:r w:rsidR="00B03CE5" w:rsidRPr="00B03CE5">
        <w:rPr>
          <w:iCs/>
        </w:rPr>
        <w:t xml:space="preserve">permohonan surat ini bisa dimanfaatkan untuk melihat permohonan surat apa saja yang pernah pengguna ajukan </w:t>
      </w:r>
      <w:r w:rsidR="00C754E1">
        <w:rPr>
          <w:iCs/>
        </w:rPr>
        <w:t xml:space="preserve">serta </w:t>
      </w:r>
    </w:p>
    <w:p w:rsidR="00B03CE5" w:rsidRDefault="00C754E1" w:rsidP="00A434B2">
      <w:pPr>
        <w:pStyle w:val="Text"/>
        <w:ind w:firstLine="0"/>
        <w:rPr>
          <w:iCs/>
        </w:rPr>
      </w:pPr>
      <w:r>
        <w:rPr>
          <w:iCs/>
        </w:rPr>
        <w:t>melihat status jika pengguna sedang dalam proses pembuatan surat akan diberikan pemberitahuan apakah surat tersebut sudah bisa di ambil atau harus di isi kembali karena kesalahan dalam pengisian surat yang dilakukan pengguna</w:t>
      </w:r>
      <w:r w:rsidR="00B03CE5" w:rsidRPr="00B03CE5">
        <w:rPr>
          <w:iCs/>
        </w:rPr>
        <w:t xml:space="preserve">. Dengan adanya fitur ini pengguna bisa mengetahui apakah surat yang telah diajukan sudah bisa diambil atau belum.     </w:t>
      </w:r>
    </w:p>
    <w:p w:rsidR="00EA4095" w:rsidRDefault="00C20279" w:rsidP="00A434B2">
      <w:pPr>
        <w:pStyle w:val="Text"/>
        <w:ind w:firstLine="0"/>
        <w:rPr>
          <w:iCs/>
        </w:rPr>
      </w:pPr>
      <w:r>
        <w:rPr>
          <w:iCs/>
        </w:rPr>
        <w:t xml:space="preserve">     </w:t>
      </w:r>
      <w:r w:rsidR="00B03CE5">
        <w:rPr>
          <w:iCs/>
        </w:rPr>
        <w:t>Berdasarkan gambar 11 p</w:t>
      </w:r>
      <w:r w:rsidR="00B03CE5" w:rsidRPr="00B03CE5">
        <w:rPr>
          <w:iCs/>
        </w:rPr>
        <w:t xml:space="preserve">ada fitur program bantuan pengguna dapat </w:t>
      </w:r>
      <w:r w:rsidR="00B03CE5">
        <w:rPr>
          <w:iCs/>
        </w:rPr>
        <w:t xml:space="preserve">memanfaatkan fitur ini untuk </w:t>
      </w:r>
      <w:r w:rsidR="00B03CE5" w:rsidRPr="00B03CE5">
        <w:rPr>
          <w:iCs/>
        </w:rPr>
        <w:t>mengetahui apakah mereka terdaftar dalam program ban</w:t>
      </w:r>
      <w:r w:rsidR="00C754E1">
        <w:rPr>
          <w:iCs/>
        </w:rPr>
        <w:t>tuan dari pemerintah atau tidak.</w:t>
      </w:r>
    </w:p>
    <w:p w:rsidR="00EF6B9D" w:rsidRPr="00EF6B9D" w:rsidRDefault="00EF6B9D" w:rsidP="00EF6B9D">
      <w:pPr>
        <w:pStyle w:val="ListParagraph"/>
        <w:keepNext/>
        <w:numPr>
          <w:ilvl w:val="0"/>
          <w:numId w:val="28"/>
        </w:numPr>
        <w:autoSpaceDE w:val="0"/>
        <w:autoSpaceDN w:val="0"/>
        <w:spacing w:before="240" w:after="80" w:line="240" w:lineRule="auto"/>
        <w:ind w:left="0" w:firstLine="0"/>
        <w:contextualSpacing w:val="0"/>
        <w:jc w:val="center"/>
        <w:outlineLvl w:val="0"/>
        <w:rPr>
          <w:rFonts w:ascii="Times New Roman" w:eastAsia="Times New Roman" w:hAnsi="Times New Roman" w:cs="Times New Roman"/>
          <w:smallCaps/>
          <w:vanish/>
          <w:kern w:val="28"/>
          <w:sz w:val="20"/>
          <w:szCs w:val="20"/>
          <w:lang w:val="id-ID"/>
        </w:rPr>
      </w:pPr>
    </w:p>
    <w:p w:rsidR="00EF6B9D" w:rsidRPr="00EF6B9D" w:rsidRDefault="00EF6B9D" w:rsidP="00EF6B9D">
      <w:pPr>
        <w:pStyle w:val="ListParagraph"/>
        <w:keepNext/>
        <w:numPr>
          <w:ilvl w:val="0"/>
          <w:numId w:val="28"/>
        </w:numPr>
        <w:autoSpaceDE w:val="0"/>
        <w:autoSpaceDN w:val="0"/>
        <w:spacing w:before="240" w:after="80" w:line="240" w:lineRule="auto"/>
        <w:ind w:left="0" w:firstLine="0"/>
        <w:contextualSpacing w:val="0"/>
        <w:jc w:val="center"/>
        <w:outlineLvl w:val="0"/>
        <w:rPr>
          <w:rFonts w:ascii="Times New Roman" w:eastAsia="Times New Roman" w:hAnsi="Times New Roman" w:cs="Times New Roman"/>
          <w:smallCaps/>
          <w:vanish/>
          <w:kern w:val="28"/>
          <w:sz w:val="20"/>
          <w:szCs w:val="20"/>
          <w:lang w:val="id-ID"/>
        </w:rPr>
      </w:pPr>
    </w:p>
    <w:p w:rsidR="00EF6B9D" w:rsidRPr="00EF6B9D" w:rsidRDefault="00EF6B9D" w:rsidP="00EF6B9D">
      <w:pPr>
        <w:pStyle w:val="ListParagraph"/>
        <w:keepNext/>
        <w:numPr>
          <w:ilvl w:val="0"/>
          <w:numId w:val="28"/>
        </w:numPr>
        <w:autoSpaceDE w:val="0"/>
        <w:autoSpaceDN w:val="0"/>
        <w:spacing w:before="240" w:after="80" w:line="240" w:lineRule="auto"/>
        <w:ind w:left="0" w:firstLine="0"/>
        <w:contextualSpacing w:val="0"/>
        <w:jc w:val="center"/>
        <w:outlineLvl w:val="0"/>
        <w:rPr>
          <w:rFonts w:ascii="Times New Roman" w:eastAsia="Times New Roman" w:hAnsi="Times New Roman" w:cs="Times New Roman"/>
          <w:smallCaps/>
          <w:vanish/>
          <w:kern w:val="28"/>
          <w:sz w:val="20"/>
          <w:szCs w:val="20"/>
          <w:lang w:val="id-ID"/>
        </w:rPr>
      </w:pPr>
    </w:p>
    <w:p w:rsidR="00B113F1" w:rsidRPr="00B53D60" w:rsidRDefault="00C3187C" w:rsidP="00EF6B9D">
      <w:pPr>
        <w:pStyle w:val="Heading1"/>
        <w:numPr>
          <w:ilvl w:val="0"/>
          <w:numId w:val="28"/>
        </w:numPr>
        <w:ind w:left="0" w:firstLine="0"/>
        <w:rPr>
          <w:lang w:val="id-ID"/>
        </w:rPr>
      </w:pPr>
      <w:r>
        <w:rPr>
          <w:lang w:val="id-ID"/>
        </w:rPr>
        <w:t>Kesimpulan dan Saran</w:t>
      </w:r>
    </w:p>
    <w:p w:rsidR="00B113F1" w:rsidRDefault="00B113F1" w:rsidP="00B113F1">
      <w:pPr>
        <w:pStyle w:val="Text"/>
        <w:rPr>
          <w:lang w:val="id-ID"/>
        </w:rPr>
      </w:pPr>
      <w:r>
        <w:t xml:space="preserve">Kesimpulan dari </w:t>
      </w:r>
      <w:r w:rsidRPr="00B113F1">
        <w:rPr>
          <w:lang w:val="id-ID"/>
        </w:rPr>
        <w:t>penelitian</w:t>
      </w:r>
      <w:r>
        <w:t xml:space="preserve"> ini berupa </w:t>
      </w:r>
      <w:r w:rsidRPr="00B113F1">
        <w:rPr>
          <w:lang w:val="id-ID"/>
        </w:rPr>
        <w:t xml:space="preserve">pengembangan produk, yakni aplikasi </w:t>
      </w:r>
      <w:r w:rsidRPr="0001133C">
        <w:rPr>
          <w:i/>
          <w:lang w:val="id-ID"/>
        </w:rPr>
        <w:t>mobile android</w:t>
      </w:r>
      <w:r w:rsidRPr="00B113F1">
        <w:rPr>
          <w:lang w:val="id-ID"/>
        </w:rPr>
        <w:t xml:space="preserve"> pembuatan surat menyurat untuk masyarakat Kauditan I</w:t>
      </w:r>
    </w:p>
    <w:p w:rsidR="007707AC" w:rsidRPr="00F02D4C" w:rsidRDefault="00B113F1" w:rsidP="00F02D4C">
      <w:pPr>
        <w:pStyle w:val="Text"/>
      </w:pPr>
      <w:r w:rsidRPr="00B113F1">
        <w:rPr>
          <w:lang w:val="id-ID"/>
        </w:rPr>
        <w:t xml:space="preserve">Aplikasi pengembangan surat telah dibuat dengan cara menghubungkan </w:t>
      </w:r>
      <w:r w:rsidRPr="0001133C">
        <w:rPr>
          <w:i/>
          <w:lang w:val="id-ID"/>
        </w:rPr>
        <w:t>website</w:t>
      </w:r>
      <w:r w:rsidRPr="00B113F1">
        <w:rPr>
          <w:lang w:val="id-ID"/>
        </w:rPr>
        <w:t xml:space="preserve"> Desa Digital Kauditan I dengan aplikasi </w:t>
      </w:r>
      <w:r w:rsidRPr="0001133C">
        <w:rPr>
          <w:i/>
          <w:lang w:val="id-ID"/>
        </w:rPr>
        <w:t>android</w:t>
      </w:r>
      <w:r w:rsidRPr="00B113F1">
        <w:rPr>
          <w:lang w:val="id-ID"/>
        </w:rPr>
        <w:t xml:space="preserve"> menggunakan sistem </w:t>
      </w:r>
      <w:r w:rsidRPr="0001133C">
        <w:rPr>
          <w:i/>
          <w:lang w:val="id-ID"/>
        </w:rPr>
        <w:t>android webview</w:t>
      </w:r>
    </w:p>
    <w:p w:rsidR="00AB6B25" w:rsidRPr="00AB6B25" w:rsidRDefault="00AB6B25" w:rsidP="00AB6B25">
      <w:pPr>
        <w:pStyle w:val="Text"/>
        <w:rPr>
          <w:lang w:val="id-ID"/>
        </w:rPr>
      </w:pPr>
      <w:r w:rsidRPr="00AB6B25">
        <w:rPr>
          <w:lang w:val="id-ID"/>
        </w:rPr>
        <w:t>Saran yang dapat diberikan kepada pemerintah yaitu, kiranya dapat mensosialisasikan penggunaan aplikasi ini dengan benar kepada masyarakat agar masyarakat dapat memahami dengan baik cara penggunaan aplikasi ini</w:t>
      </w:r>
    </w:p>
    <w:p w:rsidR="00AB6B25" w:rsidRPr="00AB6B25" w:rsidRDefault="00AB6B25" w:rsidP="006A29D0">
      <w:pPr>
        <w:pStyle w:val="Text"/>
        <w:rPr>
          <w:lang w:val="id-ID"/>
        </w:rPr>
      </w:pPr>
      <w:r w:rsidRPr="00AB6B25">
        <w:rPr>
          <w:lang w:val="id-ID"/>
        </w:rPr>
        <w:t>Saran yang dapat diberikan bagi masyarakat agar dapat menggunakan aplikasi ini dengan bijak serta mendukung pemerintah dalam hal digitalisasi desa.</w:t>
      </w:r>
      <w:r w:rsidR="006A29D0">
        <w:t xml:space="preserve"> </w:t>
      </w:r>
      <w:r w:rsidRPr="00AB6B25">
        <w:rPr>
          <w:lang w:val="id-ID"/>
        </w:rPr>
        <w:t>Bagi peneliti selanjutnya</w:t>
      </w:r>
    </w:p>
    <w:p w:rsidR="00AB6B25" w:rsidRPr="006915EE" w:rsidRDefault="00AB6B25" w:rsidP="006915EE">
      <w:pPr>
        <w:pStyle w:val="Text"/>
      </w:pPr>
      <w:r w:rsidRPr="00AB6B25">
        <w:rPr>
          <w:lang w:val="id-ID"/>
        </w:rPr>
        <w:t xml:space="preserve">Saran yang dapat diberikan untuk penelitian dan pengambangan aplikasi lebih lanjut adalah membuat aplikasi sejenis untuk platform lain seperti </w:t>
      </w:r>
      <w:r w:rsidRPr="0001133C">
        <w:rPr>
          <w:i/>
          <w:lang w:val="id-ID"/>
        </w:rPr>
        <w:t>iOS</w:t>
      </w:r>
      <w:r w:rsidRPr="00AB6B25">
        <w:rPr>
          <w:lang w:val="id-ID"/>
        </w:rPr>
        <w:t>.</w:t>
      </w:r>
    </w:p>
    <w:p w:rsidR="00AB6B25" w:rsidRDefault="00E50BA3" w:rsidP="00EF6B9D">
      <w:pPr>
        <w:pStyle w:val="Heading1"/>
        <w:numPr>
          <w:ilvl w:val="0"/>
          <w:numId w:val="29"/>
        </w:numPr>
      </w:pPr>
      <w:r>
        <w:t xml:space="preserve"> Kutipan</w:t>
      </w:r>
    </w:p>
    <w:p w:rsidR="00614789" w:rsidRPr="00614789" w:rsidRDefault="00BF5CF6" w:rsidP="00614789">
      <w:pPr>
        <w:widowControl w:val="0"/>
        <w:adjustRightInd w:val="0"/>
        <w:ind w:left="640" w:hanging="640"/>
        <w:rPr>
          <w:noProof/>
          <w:szCs w:val="24"/>
        </w:rPr>
      </w:pPr>
      <w:r>
        <w:fldChar w:fldCharType="begin" w:fldLock="1"/>
      </w:r>
      <w:r w:rsidR="00614789">
        <w:instrText xml:space="preserve">ADDIN Mendeley Bibliography CSL_BIBLIOGRAPHY </w:instrText>
      </w:r>
      <w:r>
        <w:fldChar w:fldCharType="separate"/>
      </w:r>
      <w:r w:rsidR="00614789" w:rsidRPr="00614789">
        <w:rPr>
          <w:noProof/>
          <w:szCs w:val="24"/>
        </w:rPr>
        <w:t>[1]</w:t>
      </w:r>
      <w:r w:rsidR="00614789" w:rsidRPr="00614789">
        <w:rPr>
          <w:noProof/>
          <w:szCs w:val="24"/>
        </w:rPr>
        <w:tab/>
        <w:t xml:space="preserve">E. A. Purwanto and D. Permadi, </w:t>
      </w:r>
      <w:r w:rsidR="00614789" w:rsidRPr="00614789">
        <w:rPr>
          <w:i/>
          <w:iCs/>
          <w:noProof/>
          <w:szCs w:val="24"/>
        </w:rPr>
        <w:t>Desa Cerdas</w:t>
      </w:r>
      <w:r w:rsidR="00614789" w:rsidRPr="00614789">
        <w:rPr>
          <w:noProof/>
          <w:szCs w:val="24"/>
        </w:rPr>
        <w:t>. .</w:t>
      </w:r>
    </w:p>
    <w:p w:rsidR="00614789" w:rsidRPr="00614789" w:rsidRDefault="00614789" w:rsidP="00614789">
      <w:pPr>
        <w:widowControl w:val="0"/>
        <w:adjustRightInd w:val="0"/>
        <w:ind w:left="640" w:hanging="640"/>
        <w:rPr>
          <w:noProof/>
          <w:szCs w:val="24"/>
        </w:rPr>
      </w:pPr>
      <w:r w:rsidRPr="00614789">
        <w:rPr>
          <w:noProof/>
          <w:szCs w:val="24"/>
        </w:rPr>
        <w:t>[2]</w:t>
      </w:r>
      <w:r w:rsidRPr="00614789">
        <w:rPr>
          <w:noProof/>
          <w:szCs w:val="24"/>
        </w:rPr>
        <w:tab/>
        <w:t>D. L. Fay, “</w:t>
      </w:r>
      <w:bookmarkStart w:id="1" w:name="_GoBack"/>
      <w:bookmarkEnd w:id="1"/>
      <w:r w:rsidRPr="00614789">
        <w:rPr>
          <w:noProof/>
          <w:szCs w:val="24"/>
        </w:rPr>
        <w:t xml:space="preserve">No Title No Title No Title,” </w:t>
      </w:r>
      <w:r w:rsidRPr="00614789">
        <w:rPr>
          <w:i/>
          <w:iCs/>
          <w:noProof/>
          <w:szCs w:val="24"/>
        </w:rPr>
        <w:t>Angew. Chemie Int. Ed. 6(11), 951–952.</w:t>
      </w:r>
      <w:r w:rsidRPr="00614789">
        <w:rPr>
          <w:noProof/>
          <w:szCs w:val="24"/>
        </w:rPr>
        <w:t>, 1967.</w:t>
      </w:r>
    </w:p>
    <w:p w:rsidR="00614789" w:rsidRPr="00614789" w:rsidRDefault="00614789" w:rsidP="00614789">
      <w:pPr>
        <w:widowControl w:val="0"/>
        <w:adjustRightInd w:val="0"/>
        <w:ind w:left="640" w:hanging="640"/>
        <w:rPr>
          <w:noProof/>
          <w:szCs w:val="24"/>
        </w:rPr>
      </w:pPr>
      <w:r w:rsidRPr="00614789">
        <w:rPr>
          <w:noProof/>
          <w:szCs w:val="24"/>
        </w:rPr>
        <w:t>[3]</w:t>
      </w:r>
      <w:r w:rsidRPr="00614789">
        <w:rPr>
          <w:noProof/>
          <w:szCs w:val="24"/>
        </w:rPr>
        <w:tab/>
        <w:t xml:space="preserve">Indonesia Internet Provider Association, “Internet User Survey 2019-2020,” </w:t>
      </w:r>
      <w:r w:rsidRPr="00614789">
        <w:rPr>
          <w:i/>
          <w:iCs/>
          <w:noProof/>
          <w:szCs w:val="24"/>
        </w:rPr>
        <w:t>Asosiasi Penyelenggara Jasa Internet Indonesia</w:t>
      </w:r>
      <w:r w:rsidRPr="00614789">
        <w:rPr>
          <w:noProof/>
          <w:szCs w:val="24"/>
        </w:rPr>
        <w:t>. p. 1, 2020, [Online]. Available: https://apjii.or.id/content/read/104/503/BULETIN-APJII-EDISI-74---November-2020.</w:t>
      </w:r>
    </w:p>
    <w:p w:rsidR="00614789" w:rsidRPr="00614789" w:rsidRDefault="00614789" w:rsidP="00614789">
      <w:pPr>
        <w:widowControl w:val="0"/>
        <w:adjustRightInd w:val="0"/>
        <w:ind w:left="640" w:hanging="640"/>
        <w:rPr>
          <w:noProof/>
          <w:szCs w:val="24"/>
        </w:rPr>
      </w:pPr>
      <w:r w:rsidRPr="00614789">
        <w:rPr>
          <w:noProof/>
          <w:szCs w:val="24"/>
        </w:rPr>
        <w:t>[4]</w:t>
      </w:r>
      <w:r w:rsidRPr="00614789">
        <w:rPr>
          <w:noProof/>
          <w:szCs w:val="24"/>
        </w:rPr>
        <w:tab/>
        <w:t xml:space="preserve">R. Alvaro and E. Octavia, “Desa Digital: Potensi dan Tantangannya Peningkatan Kredit UMKM Melalui Rasio Intermediasi Makroprudensial Tantangan Revolusi Industri 4.0 di Sektor Pertanian,” </w:t>
      </w:r>
      <w:r w:rsidRPr="00614789">
        <w:rPr>
          <w:i/>
          <w:iCs/>
          <w:noProof/>
          <w:szCs w:val="24"/>
        </w:rPr>
        <w:t>Bul. DPR</w:t>
      </w:r>
      <w:r w:rsidRPr="00614789">
        <w:rPr>
          <w:noProof/>
          <w:szCs w:val="24"/>
        </w:rPr>
        <w:t>, vol. IV, no. 8, pp. 8–11, 2019, [Online]. Available: https://berkas.dpr.go.id/puskajianggaran/buletin-apbn/public-file/buletin-apbn-public-81.pdf.</w:t>
      </w:r>
    </w:p>
    <w:p w:rsidR="00614789" w:rsidRPr="00614789" w:rsidRDefault="00614789" w:rsidP="00614789">
      <w:pPr>
        <w:widowControl w:val="0"/>
        <w:adjustRightInd w:val="0"/>
        <w:ind w:left="640" w:hanging="640"/>
        <w:rPr>
          <w:noProof/>
          <w:szCs w:val="24"/>
        </w:rPr>
      </w:pPr>
      <w:r w:rsidRPr="00614789">
        <w:rPr>
          <w:noProof/>
          <w:szCs w:val="24"/>
        </w:rPr>
        <w:t>[5]</w:t>
      </w:r>
      <w:r w:rsidRPr="00614789">
        <w:rPr>
          <w:noProof/>
          <w:szCs w:val="24"/>
        </w:rPr>
        <w:tab/>
        <w:t xml:space="preserve">Y. R. Prayogi, F. F. Hardiansyah, N. Ramadijanti, A. S. Ahsan, and U. Erifani, “Penerapan Aplikasi Pelayanan Desa Berbasis Mobile Dengan Konsep Smart Village Di Desa Pegantenan, Kecamatan Pegantenan, Kabupaten Pamekasan,” </w:t>
      </w:r>
      <w:r w:rsidRPr="00614789">
        <w:rPr>
          <w:i/>
          <w:iCs/>
          <w:noProof/>
          <w:szCs w:val="24"/>
        </w:rPr>
        <w:t>SELAPARANG J. Pengabdi. Masy. Berkemajuan</w:t>
      </w:r>
      <w:r w:rsidRPr="00614789">
        <w:rPr>
          <w:noProof/>
          <w:szCs w:val="24"/>
        </w:rPr>
        <w:t>, vol. 4, no. 1, p. 646, 2020, doi: 10.31764/jpmb.v4i1.3370.</w:t>
      </w:r>
    </w:p>
    <w:p w:rsidR="00614789" w:rsidRPr="00614789" w:rsidRDefault="00614789" w:rsidP="00614789">
      <w:pPr>
        <w:widowControl w:val="0"/>
        <w:adjustRightInd w:val="0"/>
        <w:ind w:left="640" w:hanging="640"/>
        <w:rPr>
          <w:noProof/>
          <w:szCs w:val="24"/>
        </w:rPr>
      </w:pPr>
      <w:r w:rsidRPr="00614789">
        <w:rPr>
          <w:noProof/>
          <w:szCs w:val="24"/>
        </w:rPr>
        <w:t>[6]</w:t>
      </w:r>
      <w:r w:rsidRPr="00614789">
        <w:rPr>
          <w:noProof/>
          <w:szCs w:val="24"/>
        </w:rPr>
        <w:tab/>
        <w:t xml:space="preserve">M. Mustamiin and W. Permana Putra, “Pelayanan Elektronik Masyarakat Desa Sebagai Penerapan Smart Village Pada Desa Sleman Lor,” </w:t>
      </w:r>
      <w:r w:rsidRPr="00614789">
        <w:rPr>
          <w:i/>
          <w:iCs/>
          <w:noProof/>
          <w:szCs w:val="24"/>
        </w:rPr>
        <w:t>Ikraith-Abdimas</w:t>
      </w:r>
      <w:r w:rsidRPr="00614789">
        <w:rPr>
          <w:noProof/>
          <w:szCs w:val="24"/>
        </w:rPr>
        <w:t>, vol. 3, no. 2, pp. 1–7, 2020, [Online]. Available: file:///D:/Downloads/483-Article Text-674-1-10-20191112.pdf.</w:t>
      </w:r>
    </w:p>
    <w:p w:rsidR="00614789" w:rsidRPr="00614789" w:rsidRDefault="00614789" w:rsidP="00614789">
      <w:pPr>
        <w:widowControl w:val="0"/>
        <w:adjustRightInd w:val="0"/>
        <w:ind w:left="640" w:hanging="640"/>
        <w:rPr>
          <w:noProof/>
          <w:szCs w:val="24"/>
        </w:rPr>
      </w:pPr>
      <w:r w:rsidRPr="00614789">
        <w:rPr>
          <w:noProof/>
          <w:szCs w:val="24"/>
        </w:rPr>
        <w:t>[7]</w:t>
      </w:r>
      <w:r w:rsidRPr="00614789">
        <w:rPr>
          <w:noProof/>
          <w:szCs w:val="24"/>
        </w:rPr>
        <w:tab/>
        <w:t xml:space="preserve">S. Sujono, “Penerapan Aplikasi Sistem Informasi Kependudukan Berbasis Web Pada Kantor Kepala Desa Puput Kec. Simpangkatis,” </w:t>
      </w:r>
      <w:r w:rsidRPr="00614789">
        <w:rPr>
          <w:i/>
          <w:iCs/>
          <w:noProof/>
          <w:szCs w:val="24"/>
        </w:rPr>
        <w:t>Simetris J. Tek. Mesin, Elektro dan Ilmu Komput.</w:t>
      </w:r>
      <w:r w:rsidRPr="00614789">
        <w:rPr>
          <w:noProof/>
          <w:szCs w:val="24"/>
        </w:rPr>
        <w:t>, vol. 9, no. 1, pp. 707–716, 2018, doi: 10.24176/simet.v9i1.2078.</w:t>
      </w:r>
    </w:p>
    <w:p w:rsidR="00614789" w:rsidRPr="00614789" w:rsidRDefault="00614789" w:rsidP="00614789">
      <w:pPr>
        <w:widowControl w:val="0"/>
        <w:adjustRightInd w:val="0"/>
        <w:ind w:left="640" w:hanging="640"/>
        <w:rPr>
          <w:noProof/>
          <w:szCs w:val="24"/>
        </w:rPr>
      </w:pPr>
      <w:r w:rsidRPr="00614789">
        <w:rPr>
          <w:noProof/>
          <w:szCs w:val="24"/>
        </w:rPr>
        <w:t>[8]</w:t>
      </w:r>
      <w:r w:rsidRPr="00614789">
        <w:rPr>
          <w:noProof/>
          <w:szCs w:val="24"/>
        </w:rPr>
        <w:tab/>
        <w:t xml:space="preserve">O. S. Rifai, F. Amrullah, F. T. Informasi, U. M. Malang, F. T. Informasi, and U. M. Malang, “Perancangan Sistem Informasi Pengelolaan Administrasi Surat,” </w:t>
      </w:r>
      <w:r w:rsidRPr="00614789">
        <w:rPr>
          <w:i/>
          <w:iCs/>
          <w:noProof/>
          <w:szCs w:val="24"/>
        </w:rPr>
        <w:t xml:space="preserve">Semin. Nas. Sist. Inf. 2018, 9 </w:t>
      </w:r>
      <w:r w:rsidRPr="00614789">
        <w:rPr>
          <w:i/>
          <w:iCs/>
          <w:noProof/>
          <w:szCs w:val="24"/>
        </w:rPr>
        <w:lastRenderedPageBreak/>
        <w:t>Agustus 2018 Fak. Teknol. Inf. – UNMER Malang</w:t>
      </w:r>
      <w:r w:rsidRPr="00614789">
        <w:rPr>
          <w:noProof/>
          <w:szCs w:val="24"/>
        </w:rPr>
        <w:t>, vol. 2, no. 1, pp. 1229–1238, 2018, [Online]. Available: https://jurnalfti.unmer.ac.id/index.php/senasif/article/download/186/155.</w:t>
      </w:r>
    </w:p>
    <w:p w:rsidR="00614789" w:rsidRPr="00614789" w:rsidRDefault="00614789" w:rsidP="00614789">
      <w:pPr>
        <w:widowControl w:val="0"/>
        <w:adjustRightInd w:val="0"/>
        <w:ind w:left="640" w:hanging="640"/>
        <w:rPr>
          <w:noProof/>
          <w:szCs w:val="24"/>
        </w:rPr>
      </w:pPr>
      <w:r w:rsidRPr="00614789">
        <w:rPr>
          <w:noProof/>
          <w:szCs w:val="24"/>
        </w:rPr>
        <w:t>[9]</w:t>
      </w:r>
      <w:r w:rsidRPr="00614789">
        <w:rPr>
          <w:noProof/>
          <w:szCs w:val="24"/>
        </w:rPr>
        <w:tab/>
        <w:t xml:space="preserve">D. Herdiana, “Pengembangan Konsep Smart Village Bagi Desa-Desa di Indonesia (Developing the Smart Village Concept for Indonesian Villages),” </w:t>
      </w:r>
      <w:r w:rsidRPr="00614789">
        <w:rPr>
          <w:i/>
          <w:iCs/>
          <w:noProof/>
          <w:szCs w:val="24"/>
        </w:rPr>
        <w:t>J. IPTEKKOM  J. Ilmu Pengetah. Teknol. Inf.</w:t>
      </w:r>
      <w:r w:rsidRPr="00614789">
        <w:rPr>
          <w:noProof/>
          <w:szCs w:val="24"/>
        </w:rPr>
        <w:t>, vol. 21, no. 1, p. 1, 2019, doi: 10.33164/iptekkom.21.1.2019.1-16.</w:t>
      </w:r>
    </w:p>
    <w:p w:rsidR="00614789" w:rsidRPr="00614789" w:rsidRDefault="00614789" w:rsidP="00614789">
      <w:pPr>
        <w:widowControl w:val="0"/>
        <w:adjustRightInd w:val="0"/>
        <w:ind w:left="640" w:hanging="640"/>
        <w:rPr>
          <w:noProof/>
          <w:szCs w:val="24"/>
        </w:rPr>
      </w:pPr>
      <w:r w:rsidRPr="00614789">
        <w:rPr>
          <w:noProof/>
          <w:szCs w:val="24"/>
        </w:rPr>
        <w:t>[10]</w:t>
      </w:r>
      <w:r w:rsidRPr="00614789">
        <w:rPr>
          <w:noProof/>
          <w:szCs w:val="24"/>
        </w:rPr>
        <w:tab/>
        <w:t xml:space="preserve">M. Rusdan, “Design of Wireless Network System for Digital Village Using Wireless Distribution System,” </w:t>
      </w:r>
      <w:r w:rsidRPr="00614789">
        <w:rPr>
          <w:i/>
          <w:iCs/>
          <w:noProof/>
          <w:szCs w:val="24"/>
        </w:rPr>
        <w:t>J. Informatics, Inf. Syst. Softw. Eng. Appl.</w:t>
      </w:r>
      <w:r w:rsidRPr="00614789">
        <w:rPr>
          <w:noProof/>
          <w:szCs w:val="24"/>
        </w:rPr>
        <w:t>, vol. 1, no. 2, pp. 51–59, 2019, doi: 10.20895/inista.v1i2.66.</w:t>
      </w:r>
    </w:p>
    <w:p w:rsidR="00614789" w:rsidRPr="00614789" w:rsidRDefault="00614789" w:rsidP="00614789">
      <w:pPr>
        <w:widowControl w:val="0"/>
        <w:adjustRightInd w:val="0"/>
        <w:ind w:left="640" w:hanging="640"/>
        <w:rPr>
          <w:noProof/>
          <w:szCs w:val="24"/>
        </w:rPr>
      </w:pPr>
      <w:r w:rsidRPr="00614789">
        <w:rPr>
          <w:noProof/>
          <w:szCs w:val="24"/>
        </w:rPr>
        <w:t>[11]</w:t>
      </w:r>
      <w:r w:rsidRPr="00614789">
        <w:rPr>
          <w:noProof/>
          <w:szCs w:val="24"/>
        </w:rPr>
        <w:tab/>
        <w:t xml:space="preserve">H. A. Huda, U. Suwaryo, and N. I. Sagita, “PENGEMBANGAN DESA BERBASIS SMART VILLAGE ( Studi Smart Governance pada Pelayanan Prima Desa Talagasari Kabupaten Karawang ),” </w:t>
      </w:r>
      <w:r w:rsidRPr="00614789">
        <w:rPr>
          <w:i/>
          <w:iCs/>
          <w:noProof/>
          <w:szCs w:val="24"/>
        </w:rPr>
        <w:t>J. MODERAT</w:t>
      </w:r>
      <w:r w:rsidRPr="00614789">
        <w:rPr>
          <w:noProof/>
          <w:szCs w:val="24"/>
        </w:rPr>
        <w:t>, vol. 6, no. 3, pp. 539–556, 2020.</w:t>
      </w:r>
    </w:p>
    <w:p w:rsidR="00614789" w:rsidRPr="00614789" w:rsidRDefault="00614789" w:rsidP="00614789">
      <w:pPr>
        <w:widowControl w:val="0"/>
        <w:adjustRightInd w:val="0"/>
        <w:ind w:left="640" w:hanging="640"/>
        <w:rPr>
          <w:noProof/>
          <w:szCs w:val="24"/>
        </w:rPr>
      </w:pPr>
      <w:r w:rsidRPr="00614789">
        <w:rPr>
          <w:noProof/>
          <w:szCs w:val="24"/>
        </w:rPr>
        <w:t>[12]</w:t>
      </w:r>
      <w:r w:rsidRPr="00614789">
        <w:rPr>
          <w:noProof/>
          <w:szCs w:val="24"/>
        </w:rPr>
        <w:tab/>
        <w:t xml:space="preserve">A. Rahman </w:t>
      </w:r>
      <w:r w:rsidRPr="00614789">
        <w:rPr>
          <w:i/>
          <w:iCs/>
          <w:noProof/>
          <w:szCs w:val="24"/>
        </w:rPr>
        <w:t>et al.</w:t>
      </w:r>
      <w:r w:rsidRPr="00614789">
        <w:rPr>
          <w:noProof/>
          <w:szCs w:val="24"/>
        </w:rPr>
        <w:t>, “Aplikasi Data Kependudukan Kabupaten Tanah Bumbu Berbasis Android.”</w:t>
      </w:r>
    </w:p>
    <w:p w:rsidR="00614789" w:rsidRPr="00614789" w:rsidRDefault="00614789" w:rsidP="00614789">
      <w:pPr>
        <w:widowControl w:val="0"/>
        <w:adjustRightInd w:val="0"/>
        <w:ind w:left="640" w:hanging="640"/>
        <w:rPr>
          <w:noProof/>
          <w:szCs w:val="24"/>
        </w:rPr>
      </w:pPr>
      <w:r w:rsidRPr="00614789">
        <w:rPr>
          <w:noProof/>
          <w:szCs w:val="24"/>
        </w:rPr>
        <w:t>[13]</w:t>
      </w:r>
      <w:r w:rsidRPr="00614789">
        <w:rPr>
          <w:noProof/>
          <w:szCs w:val="24"/>
        </w:rPr>
        <w:tab/>
        <w:t xml:space="preserve">N. R. Putri, W. Wikusna, and ..., “Desagi (desa Digital)-Aplikasi Berbasis Web Desa Digital Bandung Juara Pada Modul Informasi Publik,” </w:t>
      </w:r>
      <w:r w:rsidRPr="00614789">
        <w:rPr>
          <w:i/>
          <w:iCs/>
          <w:noProof/>
          <w:szCs w:val="24"/>
        </w:rPr>
        <w:t>eProceedings …</w:t>
      </w:r>
      <w:r w:rsidRPr="00614789">
        <w:rPr>
          <w:noProof/>
          <w:szCs w:val="24"/>
        </w:rPr>
        <w:t>, vol. 6, no. 2, pp. 1893–1899, 2020, [Online]. Available: https://openlibrarypublications.tel</w:t>
      </w:r>
      <w:r w:rsidR="00B801EE">
        <w:rPr>
          <w:noProof/>
          <w:szCs w:val="24"/>
        </w:rPr>
        <w:t>komuniversity.ac.id/</w:t>
      </w:r>
    </w:p>
    <w:p w:rsidR="00614789" w:rsidRPr="00614789" w:rsidRDefault="00614789" w:rsidP="00614789">
      <w:pPr>
        <w:widowControl w:val="0"/>
        <w:adjustRightInd w:val="0"/>
        <w:ind w:left="640" w:hanging="640"/>
        <w:rPr>
          <w:noProof/>
          <w:szCs w:val="24"/>
        </w:rPr>
      </w:pPr>
      <w:r w:rsidRPr="00614789">
        <w:rPr>
          <w:noProof/>
          <w:szCs w:val="24"/>
        </w:rPr>
        <w:t>[14]</w:t>
      </w:r>
      <w:r w:rsidRPr="00614789">
        <w:rPr>
          <w:noProof/>
          <w:szCs w:val="24"/>
        </w:rPr>
        <w:tab/>
        <w:t xml:space="preserve">I. Satriadi, S. Oktapriandi, H. Meileni, and D. Aprianty, “Aplikasi Tracking Disposisi Surat Di Politeknik Negeri Sriwijaya Berbasis Android Webview,” </w:t>
      </w:r>
      <w:r w:rsidRPr="00614789">
        <w:rPr>
          <w:i/>
          <w:iCs/>
          <w:noProof/>
          <w:szCs w:val="24"/>
        </w:rPr>
        <w:t>Nuansa Inform.</w:t>
      </w:r>
      <w:r w:rsidRPr="00614789">
        <w:rPr>
          <w:noProof/>
          <w:szCs w:val="24"/>
        </w:rPr>
        <w:t>, vol. 15, no. 1, p. 7, 2021, doi: 10.25134/nuansa.v15i1.3666.</w:t>
      </w:r>
    </w:p>
    <w:p w:rsidR="00614789" w:rsidRPr="00614789" w:rsidRDefault="00614789" w:rsidP="00614789">
      <w:pPr>
        <w:widowControl w:val="0"/>
        <w:adjustRightInd w:val="0"/>
        <w:ind w:left="640" w:hanging="640"/>
        <w:rPr>
          <w:noProof/>
          <w:szCs w:val="24"/>
        </w:rPr>
      </w:pPr>
      <w:r w:rsidRPr="00614789">
        <w:rPr>
          <w:noProof/>
          <w:szCs w:val="24"/>
        </w:rPr>
        <w:t>[15]</w:t>
      </w:r>
      <w:r w:rsidRPr="00614789">
        <w:rPr>
          <w:noProof/>
          <w:szCs w:val="24"/>
        </w:rPr>
        <w:tab/>
        <w:t xml:space="preserve">R. Ritnawati, R. Suppa, and M. Muhallim, “Sistem Informasi Pelayanan Masyarakat Berbasis Android Pada Kantor Desa Kaliba Mamase,” </w:t>
      </w:r>
      <w:r w:rsidRPr="00614789">
        <w:rPr>
          <w:i/>
          <w:iCs/>
          <w:noProof/>
          <w:szCs w:val="24"/>
        </w:rPr>
        <w:t>SPEKTA (Jurnal Pengabdi. Kpd. Masy.  Teknol. dan Apl.</w:t>
      </w:r>
      <w:r w:rsidRPr="00614789">
        <w:rPr>
          <w:noProof/>
          <w:szCs w:val="24"/>
        </w:rPr>
        <w:t>, vol. 1, no. 2, p. 95, 2020, doi: 10.12928/spekta.v1i2.2860.</w:t>
      </w:r>
    </w:p>
    <w:p w:rsidR="00614789" w:rsidRPr="00614789" w:rsidRDefault="00614789" w:rsidP="00614789">
      <w:pPr>
        <w:widowControl w:val="0"/>
        <w:adjustRightInd w:val="0"/>
        <w:ind w:left="640" w:hanging="640"/>
        <w:rPr>
          <w:noProof/>
          <w:szCs w:val="24"/>
        </w:rPr>
      </w:pPr>
      <w:r w:rsidRPr="00614789">
        <w:rPr>
          <w:noProof/>
          <w:szCs w:val="24"/>
        </w:rPr>
        <w:t>[16]</w:t>
      </w:r>
      <w:r w:rsidRPr="00614789">
        <w:rPr>
          <w:noProof/>
          <w:szCs w:val="24"/>
        </w:rPr>
        <w:tab/>
        <w:t xml:space="preserve">J. Phahlamohlaka, Z. Dlamini, T. Mnisi, T. Mashiane, and L. Malinga, “Towards a Smart Community Centre: SEIDET Digital Village BT  - ICT and Society,” </w:t>
      </w:r>
      <w:r w:rsidRPr="00614789">
        <w:rPr>
          <w:i/>
          <w:iCs/>
          <w:noProof/>
          <w:szCs w:val="24"/>
        </w:rPr>
        <w:t>ICT Soc.</w:t>
      </w:r>
      <w:r w:rsidRPr="00614789">
        <w:rPr>
          <w:noProof/>
          <w:szCs w:val="24"/>
        </w:rPr>
        <w:t>, vol. 431, no. Chapter 10, pp. 107–121, 2014, [Online]. Available: http://link.springer.com/10.1007/978-3-662-44208-1_10%0Apapers3://publication/doi/10.1007/978-3-662-44208-1_10.</w:t>
      </w:r>
    </w:p>
    <w:p w:rsidR="00614789" w:rsidRPr="00614789" w:rsidRDefault="00614789" w:rsidP="00614789">
      <w:pPr>
        <w:widowControl w:val="0"/>
        <w:adjustRightInd w:val="0"/>
        <w:ind w:left="640" w:hanging="640"/>
        <w:rPr>
          <w:noProof/>
          <w:szCs w:val="24"/>
        </w:rPr>
      </w:pPr>
      <w:r w:rsidRPr="00614789">
        <w:rPr>
          <w:noProof/>
          <w:szCs w:val="24"/>
        </w:rPr>
        <w:t>[17]</w:t>
      </w:r>
      <w:r w:rsidRPr="00614789">
        <w:rPr>
          <w:noProof/>
          <w:szCs w:val="24"/>
        </w:rPr>
        <w:tab/>
        <w:t xml:space="preserve">J. Ju </w:t>
      </w:r>
      <w:r w:rsidRPr="00614789">
        <w:rPr>
          <w:i/>
          <w:iCs/>
          <w:noProof/>
          <w:szCs w:val="24"/>
        </w:rPr>
        <w:t>et al.</w:t>
      </w:r>
      <w:r w:rsidRPr="00614789">
        <w:rPr>
          <w:noProof/>
          <w:szCs w:val="24"/>
        </w:rPr>
        <w:t xml:space="preserve">, “No </w:t>
      </w:r>
      <w:r w:rsidR="00EF6B9D" w:rsidRPr="00EF6B9D">
        <w:rPr>
          <w:rFonts w:ascii="MS Gothic" w:eastAsia="MS Gothic" w:hAnsi="MS Gothic" w:cs="MS Gothic"/>
          <w:noProof/>
          <w:szCs w:val="24"/>
        </w:rPr>
        <w:t>C</w:t>
      </w:r>
      <w:r w:rsidR="00EF6B9D" w:rsidRPr="00EF6B9D">
        <w:rPr>
          <w:rFonts w:eastAsia="MS Gothic"/>
          <w:noProof/>
          <w:szCs w:val="24"/>
        </w:rPr>
        <w:t>ovariance structure analysis of health-related indicators in the elderly at home with a focus on subjective health</w:t>
      </w:r>
      <w:r w:rsidR="00EF6B9D">
        <w:rPr>
          <w:rFonts w:eastAsia="MS Gothic"/>
          <w:noProof/>
          <w:szCs w:val="24"/>
        </w:rPr>
        <w:t xml:space="preserve"> </w:t>
      </w:r>
      <w:r w:rsidRPr="00614789">
        <w:rPr>
          <w:noProof/>
          <w:szCs w:val="24"/>
        </w:rPr>
        <w:t xml:space="preserve">Title,” </w:t>
      </w:r>
      <w:r w:rsidRPr="00614789">
        <w:rPr>
          <w:i/>
          <w:iCs/>
          <w:noProof/>
          <w:szCs w:val="24"/>
        </w:rPr>
        <w:t>J. Chem. Inf. Model.</w:t>
      </w:r>
      <w:r w:rsidRPr="00614789">
        <w:rPr>
          <w:noProof/>
          <w:szCs w:val="24"/>
        </w:rPr>
        <w:t>, vol. 43, no. 1, p. 7728, 2020, [Online]. Available: http</w:t>
      </w:r>
      <w:r w:rsidR="00EA4095">
        <w:rPr>
          <w:noProof/>
          <w:szCs w:val="24"/>
        </w:rPr>
        <w:t>s://online210.psych.wisc.edu</w:t>
      </w:r>
    </w:p>
    <w:p w:rsidR="00614789" w:rsidRPr="00614789" w:rsidRDefault="00614789" w:rsidP="00614789">
      <w:pPr>
        <w:widowControl w:val="0"/>
        <w:adjustRightInd w:val="0"/>
        <w:ind w:left="640" w:hanging="640"/>
        <w:rPr>
          <w:noProof/>
          <w:szCs w:val="24"/>
        </w:rPr>
      </w:pPr>
      <w:r w:rsidRPr="00614789">
        <w:rPr>
          <w:noProof/>
          <w:szCs w:val="24"/>
        </w:rPr>
        <w:t>[18]</w:t>
      </w:r>
      <w:r w:rsidRPr="00614789">
        <w:rPr>
          <w:noProof/>
          <w:szCs w:val="24"/>
        </w:rPr>
        <w:tab/>
        <w:t xml:space="preserve">K. B. C. Saxena and K. Chauhan, “E-Governance for Rural Poor: Issues &amp; Challenges,” </w:t>
      </w:r>
      <w:r w:rsidRPr="00614789">
        <w:rPr>
          <w:i/>
          <w:iCs/>
          <w:noProof/>
          <w:szCs w:val="24"/>
        </w:rPr>
        <w:t>FIIB Bus. Rev.</w:t>
      </w:r>
      <w:r w:rsidRPr="00614789">
        <w:rPr>
          <w:noProof/>
          <w:szCs w:val="24"/>
        </w:rPr>
        <w:t>, vol. 2, no. 4, pp. 9–15, 2013, doi: 10.1177/2455265820130402.</w:t>
      </w:r>
    </w:p>
    <w:p w:rsidR="00614789" w:rsidRPr="00614789" w:rsidRDefault="00614789" w:rsidP="00614789">
      <w:pPr>
        <w:widowControl w:val="0"/>
        <w:adjustRightInd w:val="0"/>
        <w:ind w:left="640" w:hanging="640"/>
        <w:rPr>
          <w:noProof/>
        </w:rPr>
      </w:pPr>
      <w:r w:rsidRPr="00614789">
        <w:rPr>
          <w:noProof/>
          <w:szCs w:val="24"/>
        </w:rPr>
        <w:t>[19]</w:t>
      </w:r>
      <w:r w:rsidRPr="00614789">
        <w:rPr>
          <w:noProof/>
          <w:szCs w:val="24"/>
        </w:rPr>
        <w:tab/>
        <w:t xml:space="preserve">S. Karouw, “Designing Mobile-Based Application for Quantifying It Business Value,” </w:t>
      </w:r>
      <w:r w:rsidRPr="00614789">
        <w:rPr>
          <w:i/>
          <w:iCs/>
          <w:noProof/>
          <w:szCs w:val="24"/>
        </w:rPr>
        <w:t>J. Sist. Inf.</w:t>
      </w:r>
      <w:r w:rsidRPr="00614789">
        <w:rPr>
          <w:noProof/>
          <w:szCs w:val="24"/>
        </w:rPr>
        <w:t>, vol. 10, no. 1, p. 16, 2014, doi: 10.21609/jsi.v10i1.373.</w:t>
      </w:r>
    </w:p>
    <w:p w:rsidR="003B69F2" w:rsidRDefault="00BF5CF6" w:rsidP="003B69F2">
      <w:pPr>
        <w:pStyle w:val="FigureCaption"/>
        <w:rPr>
          <w:sz w:val="20"/>
          <w:szCs w:val="20"/>
        </w:rPr>
      </w:pPr>
      <w:r>
        <w:rPr>
          <w:sz w:val="20"/>
          <w:szCs w:val="20"/>
        </w:rPr>
        <w:fldChar w:fldCharType="end"/>
      </w:r>
    </w:p>
    <w:sectPr w:rsidR="003B69F2" w:rsidSect="00442C0D">
      <w:type w:val="continuous"/>
      <w:pgSz w:w="12240" w:h="15840" w:code="1"/>
      <w:pgMar w:top="1008" w:right="936" w:bottom="1008" w:left="936" w:header="432" w:footer="432" w:gutter="0"/>
      <w:cols w:num="2" w:space="28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16A1" w:rsidRDefault="005716A1">
      <w:r>
        <w:separator/>
      </w:r>
    </w:p>
  </w:endnote>
  <w:endnote w:type="continuationSeparator" w:id="0">
    <w:p w:rsidR="005716A1" w:rsidRDefault="005716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ambria Math"/>
    <w:charset w:val="00"/>
    <w:family w:val="roman"/>
    <w:pitch w:val="variable"/>
    <w:sig w:usb0="00000001" w:usb1="02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16A1" w:rsidRDefault="005716A1"/>
  </w:footnote>
  <w:footnote w:type="continuationSeparator" w:id="0">
    <w:p w:rsidR="005716A1" w:rsidRDefault="005716A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5EE" w:rsidRPr="00036740" w:rsidRDefault="00BF5CF6" w:rsidP="00D60A0A">
    <w:pPr>
      <w:pStyle w:val="Header"/>
      <w:tabs>
        <w:tab w:val="clear" w:pos="8640"/>
        <w:tab w:val="right" w:pos="6379"/>
      </w:tabs>
      <w:jc w:val="right"/>
    </w:pPr>
    <w:r>
      <w:fldChar w:fldCharType="begin"/>
    </w:r>
    <w:r w:rsidR="006915EE">
      <w:instrText xml:space="preserve"> PAGE   \* MERGEFORMAT </w:instrText>
    </w:r>
    <w:r>
      <w:fldChar w:fldCharType="separate"/>
    </w:r>
    <w:r w:rsidR="00243863">
      <w:rPr>
        <w:noProof/>
      </w:rPr>
      <w:t>8</w:t>
    </w:r>
    <w:r>
      <w:fldChar w:fldCharType="end"/>
    </w:r>
    <w:r w:rsidR="006915EE">
      <w:rPr>
        <w:lang w:val="id-ID"/>
      </w:rPr>
      <w:tab/>
    </w:r>
    <w:r w:rsidR="006915EE">
      <w:rPr>
        <w:lang w:val="id-ID"/>
      </w:rPr>
      <w:tab/>
    </w:r>
    <w:r w:rsidR="006915EE">
      <w:rPr>
        <w:lang w:val="id-ID"/>
      </w:rPr>
      <w:tab/>
    </w:r>
    <w:r w:rsidR="006915EE">
      <w:rPr>
        <w:lang w:val="id-ID"/>
      </w:rPr>
      <w:tab/>
    </w:r>
    <w:r w:rsidR="006915EE">
      <w:rPr>
        <w:lang w:val="id-ID"/>
      </w:rPr>
      <w:tab/>
    </w:r>
    <w:r w:rsidR="006915EE">
      <w:rPr>
        <w:lang w:val="id-ID"/>
      </w:rPr>
      <w:tab/>
    </w:r>
    <w:r w:rsidR="006915EE">
      <w:rPr>
        <w:lang w:val="id-ID"/>
      </w:rPr>
      <w:tab/>
    </w:r>
    <w:r w:rsidR="006915EE">
      <w:rPr>
        <w:lang w:val="id-ID"/>
      </w:rPr>
      <w:tab/>
    </w:r>
    <w:r w:rsidR="006915EE">
      <w:rPr>
        <w:lang w:val="id-ID"/>
      </w:rPr>
      <w:tab/>
    </w:r>
    <w:r w:rsidR="006915EE">
      <w:rPr>
        <w:lang w:val="id-ID"/>
      </w:rPr>
      <w:tab/>
    </w:r>
    <w:r w:rsidR="006915EE">
      <w:t>First Author</w:t>
    </w:r>
    <w:r w:rsidR="006915EE">
      <w:rPr>
        <w:lang w:val="id-ID"/>
      </w:rPr>
      <w:t xml:space="preserve"> – </w:t>
    </w:r>
    <w:r w:rsidR="006915EE">
      <w:t>Article title</w:t>
    </w:r>
  </w:p>
  <w:p w:rsidR="006915EE" w:rsidRDefault="006915E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5EE" w:rsidRPr="00DB6AAD" w:rsidRDefault="00BF5CF6">
    <w:pPr>
      <w:framePr w:wrap="auto" w:vAnchor="text" w:hAnchor="margin" w:xAlign="right" w:y="1"/>
      <w:rPr>
        <w:sz w:val="18"/>
        <w:szCs w:val="18"/>
      </w:rPr>
    </w:pPr>
    <w:r w:rsidRPr="00DB6AAD">
      <w:rPr>
        <w:sz w:val="18"/>
        <w:szCs w:val="18"/>
      </w:rPr>
      <w:fldChar w:fldCharType="begin"/>
    </w:r>
    <w:r w:rsidR="006915EE" w:rsidRPr="00DB6AAD">
      <w:rPr>
        <w:sz w:val="18"/>
        <w:szCs w:val="18"/>
      </w:rPr>
      <w:instrText xml:space="preserve">PAGE  </w:instrText>
    </w:r>
    <w:r w:rsidRPr="00DB6AAD">
      <w:rPr>
        <w:sz w:val="18"/>
        <w:szCs w:val="18"/>
      </w:rPr>
      <w:fldChar w:fldCharType="separate"/>
    </w:r>
    <w:r w:rsidR="00243863">
      <w:rPr>
        <w:noProof/>
        <w:sz w:val="18"/>
        <w:szCs w:val="18"/>
      </w:rPr>
      <w:t>7</w:t>
    </w:r>
    <w:r w:rsidRPr="00DB6AAD">
      <w:rPr>
        <w:sz w:val="18"/>
        <w:szCs w:val="18"/>
      </w:rPr>
      <w:fldChar w:fldCharType="end"/>
    </w:r>
  </w:p>
  <w:p w:rsidR="006915EE" w:rsidRPr="00DB6AAD" w:rsidRDefault="006915EE" w:rsidP="00AD37AB">
    <w:pPr>
      <w:pStyle w:val="Default"/>
      <w:rPr>
        <w:sz w:val="18"/>
        <w:szCs w:val="18"/>
      </w:rPr>
    </w:pPr>
    <w:r w:rsidRPr="00DB6AAD">
      <w:rPr>
        <w:sz w:val="18"/>
        <w:szCs w:val="18"/>
        <w:lang w:val="id-ID"/>
      </w:rPr>
      <w:t>Ju</w:t>
    </w:r>
    <w:r w:rsidRPr="00DB6AAD">
      <w:rPr>
        <w:sz w:val="18"/>
        <w:szCs w:val="18"/>
      </w:rPr>
      <w:t>rnal Teknik Informatika vol ? no ?</w:t>
    </w:r>
    <w:r w:rsidRPr="00392D9E">
      <w:rPr>
        <w:sz w:val="18"/>
        <w:szCs w:val="18"/>
      </w:rPr>
      <w:t>month year,  p</w:t>
    </w:r>
    <w:r>
      <w:rPr>
        <w:sz w:val="18"/>
        <w:szCs w:val="18"/>
      </w:rPr>
      <w:t>p</w:t>
    </w:r>
    <w:r w:rsidRPr="00392D9E">
      <w:rPr>
        <w:sz w:val="18"/>
        <w:szCs w:val="18"/>
      </w:rPr>
      <w:t>. ?-?</w:t>
    </w:r>
  </w:p>
  <w:p w:rsidR="006915EE" w:rsidRPr="00DB6AAD" w:rsidRDefault="006915EE" w:rsidP="00AD37AB">
    <w:pPr>
      <w:pStyle w:val="Default"/>
      <w:rPr>
        <w:sz w:val="18"/>
        <w:szCs w:val="18"/>
      </w:rPr>
    </w:pPr>
    <w:r w:rsidRPr="00DB6AAD">
      <w:rPr>
        <w:sz w:val="18"/>
        <w:szCs w:val="18"/>
      </w:rPr>
      <w:t>p-ISSN :</w:t>
    </w:r>
    <w:hyperlink r:id="rId1" w:tgtFrame="_blank" w:tooltip="Klik untuk melihat ISSN di web LIPI" w:history="1">
      <w:r w:rsidRPr="00DB6AAD">
        <w:rPr>
          <w:rStyle w:val="Hyperlink"/>
          <w:color w:val="006699"/>
          <w:sz w:val="18"/>
          <w:szCs w:val="18"/>
          <w:shd w:val="clear" w:color="auto" w:fill="FFFFFF"/>
        </w:rPr>
        <w:t>2301-8364</w:t>
      </w:r>
    </w:hyperlink>
    <w:r w:rsidRPr="00DB6AAD">
      <w:rPr>
        <w:sz w:val="18"/>
        <w:szCs w:val="18"/>
      </w:rPr>
      <w:t>, e-ISSN :</w:t>
    </w:r>
    <w:hyperlink r:id="rId2" w:history="1">
      <w:r w:rsidRPr="00B058BD">
        <w:rPr>
          <w:rStyle w:val="Hyperlink"/>
          <w:sz w:val="18"/>
          <w:szCs w:val="18"/>
          <w:shd w:val="clear" w:color="auto" w:fill="FFFFFF"/>
        </w:rPr>
        <w:t>2685-6131</w:t>
      </w:r>
    </w:hyperlink>
    <w:r w:rsidRPr="00DB6AAD">
      <w:rPr>
        <w:sz w:val="18"/>
        <w:szCs w:val="18"/>
        <w:shd w:val="clear" w:color="auto" w:fill="FFFFFF"/>
      </w:rPr>
      <w:t xml:space="preserve"> ,</w:t>
    </w:r>
    <w:r w:rsidRPr="00392D9E">
      <w:rPr>
        <w:sz w:val="18"/>
        <w:szCs w:val="18"/>
        <w:shd w:val="clear" w:color="auto" w:fill="FFFFFF"/>
      </w:rPr>
      <w:t>available at :</w:t>
    </w:r>
    <w:hyperlink r:id="rId3" w:history="1">
      <w:r w:rsidRPr="00DB6AAD">
        <w:rPr>
          <w:rStyle w:val="Hyperlink"/>
          <w:sz w:val="18"/>
          <w:szCs w:val="18"/>
        </w:rPr>
        <w:t>https://ejournal.unsrat.ac.id/index.php/informatika</w:t>
      </w:r>
    </w:hyperlink>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78888042"/>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0" w:firstLine="0"/>
      </w:pPr>
      <w:rPr>
        <w:rFonts w:hint="default"/>
      </w:rPr>
    </w:lvl>
    <w:lvl w:ilvl="2">
      <w:start w:val="1"/>
      <w:numFmt w:val="decimal"/>
      <w:pStyle w:val="Heading3"/>
      <w:lvlText w:val="%3)"/>
      <w:lvlJc w:val="left"/>
      <w:pPr>
        <w:ind w:left="0" w:firstLine="0"/>
      </w:pPr>
      <w:rPr>
        <w:rFonts w:hint="default"/>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1FE3E57"/>
    <w:multiLevelType w:val="hybridMultilevel"/>
    <w:tmpl w:val="BE50A5CE"/>
    <w:lvl w:ilvl="0" w:tplc="04090013">
      <w:start w:val="1"/>
      <w:numFmt w:val="upperRoman"/>
      <w:lvlText w:val="%1."/>
      <w:lvlJc w:val="righ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67C01AD"/>
    <w:multiLevelType w:val="hybridMultilevel"/>
    <w:tmpl w:val="B5F2B592"/>
    <w:lvl w:ilvl="0" w:tplc="16FE7EB6">
      <w:start w:val="1"/>
      <w:numFmt w:val="decimal"/>
      <w:lvlText w:val="[%1]"/>
      <w:lvlJc w:val="right"/>
      <w:pPr>
        <w:ind w:left="720" w:hanging="360"/>
      </w:pPr>
      <w:rPr>
        <w:rFonts w:ascii="Times New Roman" w:hAnsi="Times New Roman" w:cs="Times New Roman" w:hint="default"/>
        <w:b w:val="0"/>
        <w:bCs/>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9" w15:restartNumberingAfterBreak="0">
    <w:nsid w:val="41785CF5"/>
    <w:multiLevelType w:val="hybridMultilevel"/>
    <w:tmpl w:val="C75CC0EE"/>
    <w:lvl w:ilvl="0" w:tplc="7C3200E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AF15423"/>
    <w:multiLevelType w:val="hybridMultilevel"/>
    <w:tmpl w:val="08F2B0E6"/>
    <w:lvl w:ilvl="0" w:tplc="7E0C1F6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636278A6"/>
    <w:multiLevelType w:val="hybridMultilevel"/>
    <w:tmpl w:val="C8365930"/>
    <w:lvl w:ilvl="0" w:tplc="B320835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648176A8"/>
    <w:multiLevelType w:val="hybridMultilevel"/>
    <w:tmpl w:val="42ECDC3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D60790"/>
    <w:multiLevelType w:val="hybridMultilevel"/>
    <w:tmpl w:val="7EA6250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8"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19" w15:restartNumberingAfterBreak="0">
    <w:nsid w:val="7F497157"/>
    <w:multiLevelType w:val="hybridMultilevel"/>
    <w:tmpl w:val="409E3E08"/>
    <w:lvl w:ilvl="0" w:tplc="F96AF54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7"/>
  </w:num>
  <w:num w:numId="13">
    <w:abstractNumId w:val="1"/>
  </w:num>
  <w:num w:numId="14">
    <w:abstractNumId w:val="13"/>
  </w:num>
  <w:num w:numId="15">
    <w:abstractNumId w:val="12"/>
  </w:num>
  <w:num w:numId="16">
    <w:abstractNumId w:val="18"/>
  </w:num>
  <w:num w:numId="17">
    <w:abstractNumId w:val="4"/>
  </w:num>
  <w:num w:numId="18">
    <w:abstractNumId w:val="3"/>
  </w:num>
  <w:num w:numId="19">
    <w:abstractNumId w:val="17"/>
  </w:num>
  <w:num w:numId="20">
    <w:abstractNumId w:val="8"/>
  </w:num>
  <w:num w:numId="21">
    <w:abstractNumId w:val="19"/>
  </w:num>
  <w:num w:numId="22">
    <w:abstractNumId w:val="9"/>
  </w:num>
  <w:num w:numId="23">
    <w:abstractNumId w:val="15"/>
  </w:num>
  <w:num w:numId="24">
    <w:abstractNumId w:val="2"/>
  </w:num>
  <w:num w:numId="25">
    <w:abstractNumId w:val="6"/>
  </w:num>
  <w:num w:numId="26">
    <w:abstractNumId w:val="14"/>
  </w:num>
  <w:num w:numId="27">
    <w:abstractNumId w:val="11"/>
  </w:num>
  <w:num w:numId="28">
    <w:abstractNumId w:val="16"/>
  </w:num>
  <w:num w:numId="29">
    <w:abstractNumId w:val="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evenAndOddHeaders/>
  <w:drawingGridHorizontalSpacing w:val="10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2"/>
  </w:compat>
  <w:rsids>
    <w:rsidRoot w:val="0091035B"/>
    <w:rsid w:val="00000B82"/>
    <w:rsid w:val="00005F03"/>
    <w:rsid w:val="0001133C"/>
    <w:rsid w:val="00012A90"/>
    <w:rsid w:val="00013312"/>
    <w:rsid w:val="00016630"/>
    <w:rsid w:val="000217A8"/>
    <w:rsid w:val="000303D9"/>
    <w:rsid w:val="00032E06"/>
    <w:rsid w:val="000337AC"/>
    <w:rsid w:val="00033FCC"/>
    <w:rsid w:val="00035983"/>
    <w:rsid w:val="00036740"/>
    <w:rsid w:val="00040AB9"/>
    <w:rsid w:val="000508A9"/>
    <w:rsid w:val="00050EE1"/>
    <w:rsid w:val="00054F4B"/>
    <w:rsid w:val="00055738"/>
    <w:rsid w:val="00057CE6"/>
    <w:rsid w:val="00070532"/>
    <w:rsid w:val="00073C77"/>
    <w:rsid w:val="0008451A"/>
    <w:rsid w:val="00086C4C"/>
    <w:rsid w:val="0009381B"/>
    <w:rsid w:val="000940A7"/>
    <w:rsid w:val="00096400"/>
    <w:rsid w:val="000A212E"/>
    <w:rsid w:val="000A3DA0"/>
    <w:rsid w:val="000A45EA"/>
    <w:rsid w:val="000A669C"/>
    <w:rsid w:val="000A7CCA"/>
    <w:rsid w:val="000B2901"/>
    <w:rsid w:val="000B739A"/>
    <w:rsid w:val="000C123B"/>
    <w:rsid w:val="000C144D"/>
    <w:rsid w:val="000E321E"/>
    <w:rsid w:val="000E7F9A"/>
    <w:rsid w:val="000F0738"/>
    <w:rsid w:val="000F1B96"/>
    <w:rsid w:val="000F1DD4"/>
    <w:rsid w:val="000F5044"/>
    <w:rsid w:val="000F537E"/>
    <w:rsid w:val="000F58FE"/>
    <w:rsid w:val="0011139D"/>
    <w:rsid w:val="001114AE"/>
    <w:rsid w:val="001114CA"/>
    <w:rsid w:val="00114AA1"/>
    <w:rsid w:val="00114E39"/>
    <w:rsid w:val="00124241"/>
    <w:rsid w:val="00126B78"/>
    <w:rsid w:val="00127B06"/>
    <w:rsid w:val="001409F7"/>
    <w:rsid w:val="00143E1B"/>
    <w:rsid w:val="00144E72"/>
    <w:rsid w:val="001467A5"/>
    <w:rsid w:val="00155387"/>
    <w:rsid w:val="00156AC9"/>
    <w:rsid w:val="00157521"/>
    <w:rsid w:val="00165751"/>
    <w:rsid w:val="001669F7"/>
    <w:rsid w:val="00166C37"/>
    <w:rsid w:val="001676AE"/>
    <w:rsid w:val="00167E2B"/>
    <w:rsid w:val="00174CD5"/>
    <w:rsid w:val="001815F0"/>
    <w:rsid w:val="00182BF5"/>
    <w:rsid w:val="00185548"/>
    <w:rsid w:val="00190777"/>
    <w:rsid w:val="00193865"/>
    <w:rsid w:val="00197FEA"/>
    <w:rsid w:val="001A3247"/>
    <w:rsid w:val="001A4A1D"/>
    <w:rsid w:val="001A4CC4"/>
    <w:rsid w:val="001A6E62"/>
    <w:rsid w:val="001C079D"/>
    <w:rsid w:val="001C2771"/>
    <w:rsid w:val="001D0272"/>
    <w:rsid w:val="001D1AA6"/>
    <w:rsid w:val="001D2279"/>
    <w:rsid w:val="001D43AF"/>
    <w:rsid w:val="001D453B"/>
    <w:rsid w:val="001E3A02"/>
    <w:rsid w:val="00201482"/>
    <w:rsid w:val="00211D01"/>
    <w:rsid w:val="00212794"/>
    <w:rsid w:val="002142D8"/>
    <w:rsid w:val="002173F1"/>
    <w:rsid w:val="00222F7B"/>
    <w:rsid w:val="00226731"/>
    <w:rsid w:val="00230A7A"/>
    <w:rsid w:val="00231610"/>
    <w:rsid w:val="002333EF"/>
    <w:rsid w:val="00236AFB"/>
    <w:rsid w:val="0023798A"/>
    <w:rsid w:val="00241B5E"/>
    <w:rsid w:val="002434A1"/>
    <w:rsid w:val="00243863"/>
    <w:rsid w:val="0024393B"/>
    <w:rsid w:val="00245082"/>
    <w:rsid w:val="00247E91"/>
    <w:rsid w:val="002535FE"/>
    <w:rsid w:val="00257A3D"/>
    <w:rsid w:val="00261728"/>
    <w:rsid w:val="002651CD"/>
    <w:rsid w:val="002705FC"/>
    <w:rsid w:val="00275CAB"/>
    <w:rsid w:val="00293808"/>
    <w:rsid w:val="002A7484"/>
    <w:rsid w:val="002B50D7"/>
    <w:rsid w:val="002B6DDA"/>
    <w:rsid w:val="002B7473"/>
    <w:rsid w:val="002B792C"/>
    <w:rsid w:val="002C0584"/>
    <w:rsid w:val="002C2FC4"/>
    <w:rsid w:val="002C3AC9"/>
    <w:rsid w:val="002C4CE9"/>
    <w:rsid w:val="002D0EBF"/>
    <w:rsid w:val="002D6F56"/>
    <w:rsid w:val="002D7926"/>
    <w:rsid w:val="002E59A8"/>
    <w:rsid w:val="002E6501"/>
    <w:rsid w:val="002F0ED6"/>
    <w:rsid w:val="002F2125"/>
    <w:rsid w:val="002F3AEF"/>
    <w:rsid w:val="002F3CFA"/>
    <w:rsid w:val="0030084E"/>
    <w:rsid w:val="00300C0B"/>
    <w:rsid w:val="0030272D"/>
    <w:rsid w:val="003241DD"/>
    <w:rsid w:val="0032527A"/>
    <w:rsid w:val="00333E2C"/>
    <w:rsid w:val="00337AD6"/>
    <w:rsid w:val="00340FD5"/>
    <w:rsid w:val="003447E2"/>
    <w:rsid w:val="0034699E"/>
    <w:rsid w:val="00350334"/>
    <w:rsid w:val="003523AD"/>
    <w:rsid w:val="0035636E"/>
    <w:rsid w:val="00360269"/>
    <w:rsid w:val="00360E29"/>
    <w:rsid w:val="0036209F"/>
    <w:rsid w:val="003642AA"/>
    <w:rsid w:val="00373295"/>
    <w:rsid w:val="0038065E"/>
    <w:rsid w:val="00380F76"/>
    <w:rsid w:val="00385089"/>
    <w:rsid w:val="00385646"/>
    <w:rsid w:val="003945C0"/>
    <w:rsid w:val="003A1DE9"/>
    <w:rsid w:val="003A4C1C"/>
    <w:rsid w:val="003A6E0D"/>
    <w:rsid w:val="003B2CF8"/>
    <w:rsid w:val="003B457E"/>
    <w:rsid w:val="003B69F2"/>
    <w:rsid w:val="003E54C5"/>
    <w:rsid w:val="003F4488"/>
    <w:rsid w:val="00402071"/>
    <w:rsid w:val="00402472"/>
    <w:rsid w:val="00404E04"/>
    <w:rsid w:val="00405A92"/>
    <w:rsid w:val="0040627C"/>
    <w:rsid w:val="00407E5C"/>
    <w:rsid w:val="00412E97"/>
    <w:rsid w:val="004133DC"/>
    <w:rsid w:val="004136A2"/>
    <w:rsid w:val="00415628"/>
    <w:rsid w:val="004204E0"/>
    <w:rsid w:val="00421D96"/>
    <w:rsid w:val="00430F94"/>
    <w:rsid w:val="0043144F"/>
    <w:rsid w:val="00431BFA"/>
    <w:rsid w:val="004341BE"/>
    <w:rsid w:val="004401D0"/>
    <w:rsid w:val="00440560"/>
    <w:rsid w:val="00440760"/>
    <w:rsid w:val="00440CE8"/>
    <w:rsid w:val="0044143C"/>
    <w:rsid w:val="00442C0D"/>
    <w:rsid w:val="00454796"/>
    <w:rsid w:val="00454EBA"/>
    <w:rsid w:val="004631BC"/>
    <w:rsid w:val="00466B09"/>
    <w:rsid w:val="0047168E"/>
    <w:rsid w:val="00484686"/>
    <w:rsid w:val="00490D88"/>
    <w:rsid w:val="00490DF4"/>
    <w:rsid w:val="004950B3"/>
    <w:rsid w:val="00497766"/>
    <w:rsid w:val="004A11FA"/>
    <w:rsid w:val="004A2015"/>
    <w:rsid w:val="004B2D4E"/>
    <w:rsid w:val="004B50A1"/>
    <w:rsid w:val="004B77E1"/>
    <w:rsid w:val="004C1E16"/>
    <w:rsid w:val="004C20B1"/>
    <w:rsid w:val="004D598E"/>
    <w:rsid w:val="004E00C3"/>
    <w:rsid w:val="004E6A34"/>
    <w:rsid w:val="004F0C72"/>
    <w:rsid w:val="004F13DE"/>
    <w:rsid w:val="004F1650"/>
    <w:rsid w:val="004F246D"/>
    <w:rsid w:val="004F3FFA"/>
    <w:rsid w:val="004F6191"/>
    <w:rsid w:val="004F6C0A"/>
    <w:rsid w:val="00506121"/>
    <w:rsid w:val="005076DB"/>
    <w:rsid w:val="00512A84"/>
    <w:rsid w:val="0052297F"/>
    <w:rsid w:val="005242E6"/>
    <w:rsid w:val="0052481E"/>
    <w:rsid w:val="005268AC"/>
    <w:rsid w:val="00533F2C"/>
    <w:rsid w:val="005361A6"/>
    <w:rsid w:val="00555DDE"/>
    <w:rsid w:val="00557BE5"/>
    <w:rsid w:val="00561032"/>
    <w:rsid w:val="0056335E"/>
    <w:rsid w:val="00564686"/>
    <w:rsid w:val="005716A1"/>
    <w:rsid w:val="00577106"/>
    <w:rsid w:val="005819BB"/>
    <w:rsid w:val="00590D4B"/>
    <w:rsid w:val="005912F0"/>
    <w:rsid w:val="00595099"/>
    <w:rsid w:val="00597A6A"/>
    <w:rsid w:val="005A2A15"/>
    <w:rsid w:val="005B1A7D"/>
    <w:rsid w:val="005B28BA"/>
    <w:rsid w:val="005B7C88"/>
    <w:rsid w:val="005D0F3E"/>
    <w:rsid w:val="005D34B0"/>
    <w:rsid w:val="005E214A"/>
    <w:rsid w:val="005F07A6"/>
    <w:rsid w:val="005F22D5"/>
    <w:rsid w:val="005F23FF"/>
    <w:rsid w:val="006002CE"/>
    <w:rsid w:val="006055DA"/>
    <w:rsid w:val="006067C8"/>
    <w:rsid w:val="00611B15"/>
    <w:rsid w:val="006142C2"/>
    <w:rsid w:val="00614789"/>
    <w:rsid w:val="0061652A"/>
    <w:rsid w:val="00617729"/>
    <w:rsid w:val="00620712"/>
    <w:rsid w:val="00620EF1"/>
    <w:rsid w:val="00620FAE"/>
    <w:rsid w:val="00624836"/>
    <w:rsid w:val="00624BE3"/>
    <w:rsid w:val="00625E96"/>
    <w:rsid w:val="00626FA4"/>
    <w:rsid w:val="00635AFB"/>
    <w:rsid w:val="00644625"/>
    <w:rsid w:val="00646058"/>
    <w:rsid w:val="00646369"/>
    <w:rsid w:val="006512EE"/>
    <w:rsid w:val="00652FCF"/>
    <w:rsid w:val="00657517"/>
    <w:rsid w:val="00660E35"/>
    <w:rsid w:val="00661254"/>
    <w:rsid w:val="0066267E"/>
    <w:rsid w:val="0066446C"/>
    <w:rsid w:val="0066488F"/>
    <w:rsid w:val="00665FB9"/>
    <w:rsid w:val="006672EB"/>
    <w:rsid w:val="006716C9"/>
    <w:rsid w:val="00671777"/>
    <w:rsid w:val="00676195"/>
    <w:rsid w:val="006915EE"/>
    <w:rsid w:val="0069449B"/>
    <w:rsid w:val="006944C6"/>
    <w:rsid w:val="0069544E"/>
    <w:rsid w:val="00696776"/>
    <w:rsid w:val="006A2187"/>
    <w:rsid w:val="006A29D0"/>
    <w:rsid w:val="006B1518"/>
    <w:rsid w:val="006B541C"/>
    <w:rsid w:val="006B6428"/>
    <w:rsid w:val="006C235D"/>
    <w:rsid w:val="006C2DAD"/>
    <w:rsid w:val="006C344F"/>
    <w:rsid w:val="006C378E"/>
    <w:rsid w:val="006C56DF"/>
    <w:rsid w:val="006D1758"/>
    <w:rsid w:val="006D3604"/>
    <w:rsid w:val="006E1F67"/>
    <w:rsid w:val="006E46B7"/>
    <w:rsid w:val="006E5233"/>
    <w:rsid w:val="00701661"/>
    <w:rsid w:val="00702499"/>
    <w:rsid w:val="00702789"/>
    <w:rsid w:val="00705365"/>
    <w:rsid w:val="007065FB"/>
    <w:rsid w:val="007101D3"/>
    <w:rsid w:val="0071459D"/>
    <w:rsid w:val="0071511D"/>
    <w:rsid w:val="007151D2"/>
    <w:rsid w:val="00716E9B"/>
    <w:rsid w:val="00717D69"/>
    <w:rsid w:val="00721927"/>
    <w:rsid w:val="007219F5"/>
    <w:rsid w:val="00732023"/>
    <w:rsid w:val="00736632"/>
    <w:rsid w:val="0074585D"/>
    <w:rsid w:val="00750883"/>
    <w:rsid w:val="0075199E"/>
    <w:rsid w:val="00754DE0"/>
    <w:rsid w:val="0076335A"/>
    <w:rsid w:val="00764C8F"/>
    <w:rsid w:val="007707AC"/>
    <w:rsid w:val="0077528A"/>
    <w:rsid w:val="00776783"/>
    <w:rsid w:val="00776D20"/>
    <w:rsid w:val="007834F4"/>
    <w:rsid w:val="007A21A3"/>
    <w:rsid w:val="007A3363"/>
    <w:rsid w:val="007A516E"/>
    <w:rsid w:val="007A58B6"/>
    <w:rsid w:val="007B0F4A"/>
    <w:rsid w:val="007B1A08"/>
    <w:rsid w:val="007B434B"/>
    <w:rsid w:val="007C050C"/>
    <w:rsid w:val="007C1AA7"/>
    <w:rsid w:val="007C4336"/>
    <w:rsid w:val="007D338F"/>
    <w:rsid w:val="007D36D5"/>
    <w:rsid w:val="007D5B51"/>
    <w:rsid w:val="007D73F9"/>
    <w:rsid w:val="007E00CE"/>
    <w:rsid w:val="007E1733"/>
    <w:rsid w:val="007E2FB1"/>
    <w:rsid w:val="007E461D"/>
    <w:rsid w:val="007E4F1E"/>
    <w:rsid w:val="007E5055"/>
    <w:rsid w:val="007E6CFE"/>
    <w:rsid w:val="007F139C"/>
    <w:rsid w:val="007F1AEA"/>
    <w:rsid w:val="008021CC"/>
    <w:rsid w:val="00802542"/>
    <w:rsid w:val="0082114F"/>
    <w:rsid w:val="00824E2E"/>
    <w:rsid w:val="00826BE9"/>
    <w:rsid w:val="008308AF"/>
    <w:rsid w:val="00831172"/>
    <w:rsid w:val="008314BE"/>
    <w:rsid w:val="00832787"/>
    <w:rsid w:val="00836023"/>
    <w:rsid w:val="008364C5"/>
    <w:rsid w:val="00843283"/>
    <w:rsid w:val="008470DE"/>
    <w:rsid w:val="00856D4A"/>
    <w:rsid w:val="008669D9"/>
    <w:rsid w:val="008727A4"/>
    <w:rsid w:val="0087539E"/>
    <w:rsid w:val="0087792E"/>
    <w:rsid w:val="00884388"/>
    <w:rsid w:val="00890214"/>
    <w:rsid w:val="00892004"/>
    <w:rsid w:val="00897456"/>
    <w:rsid w:val="008A16E6"/>
    <w:rsid w:val="008A45E9"/>
    <w:rsid w:val="008A7672"/>
    <w:rsid w:val="008A7E2F"/>
    <w:rsid w:val="008B0706"/>
    <w:rsid w:val="008B1C2C"/>
    <w:rsid w:val="008B52A8"/>
    <w:rsid w:val="008B7605"/>
    <w:rsid w:val="008C1168"/>
    <w:rsid w:val="008C19CA"/>
    <w:rsid w:val="008C22DE"/>
    <w:rsid w:val="008D7D63"/>
    <w:rsid w:val="008E18B9"/>
    <w:rsid w:val="008E433E"/>
    <w:rsid w:val="008E65C8"/>
    <w:rsid w:val="008E66B9"/>
    <w:rsid w:val="008F0989"/>
    <w:rsid w:val="008F2018"/>
    <w:rsid w:val="008F24AE"/>
    <w:rsid w:val="008F314B"/>
    <w:rsid w:val="008F75E4"/>
    <w:rsid w:val="008F7A30"/>
    <w:rsid w:val="009034CD"/>
    <w:rsid w:val="00905EF0"/>
    <w:rsid w:val="00907332"/>
    <w:rsid w:val="0091035B"/>
    <w:rsid w:val="009202F8"/>
    <w:rsid w:val="00927EAB"/>
    <w:rsid w:val="009318EE"/>
    <w:rsid w:val="009402BB"/>
    <w:rsid w:val="00943380"/>
    <w:rsid w:val="00945DEE"/>
    <w:rsid w:val="009460AE"/>
    <w:rsid w:val="009509F3"/>
    <w:rsid w:val="00950FE5"/>
    <w:rsid w:val="00953247"/>
    <w:rsid w:val="00954930"/>
    <w:rsid w:val="00966FDC"/>
    <w:rsid w:val="00970247"/>
    <w:rsid w:val="0097291C"/>
    <w:rsid w:val="00972D72"/>
    <w:rsid w:val="009940F9"/>
    <w:rsid w:val="00996023"/>
    <w:rsid w:val="009A2784"/>
    <w:rsid w:val="009A2D74"/>
    <w:rsid w:val="009A436A"/>
    <w:rsid w:val="009A57B6"/>
    <w:rsid w:val="009B4E66"/>
    <w:rsid w:val="009B5BDC"/>
    <w:rsid w:val="009B5C9B"/>
    <w:rsid w:val="009C1A39"/>
    <w:rsid w:val="009C3FCC"/>
    <w:rsid w:val="009C46C2"/>
    <w:rsid w:val="009C5112"/>
    <w:rsid w:val="009C69BC"/>
    <w:rsid w:val="009C6AC1"/>
    <w:rsid w:val="009C703D"/>
    <w:rsid w:val="009C7F19"/>
    <w:rsid w:val="009D381F"/>
    <w:rsid w:val="009E12D5"/>
    <w:rsid w:val="009E49E7"/>
    <w:rsid w:val="00A02420"/>
    <w:rsid w:val="00A02A0F"/>
    <w:rsid w:val="00A04A96"/>
    <w:rsid w:val="00A12F00"/>
    <w:rsid w:val="00A168DC"/>
    <w:rsid w:val="00A16B67"/>
    <w:rsid w:val="00A221BE"/>
    <w:rsid w:val="00A25C94"/>
    <w:rsid w:val="00A3323A"/>
    <w:rsid w:val="00A37820"/>
    <w:rsid w:val="00A40F95"/>
    <w:rsid w:val="00A434B2"/>
    <w:rsid w:val="00A663FB"/>
    <w:rsid w:val="00A75548"/>
    <w:rsid w:val="00A817D5"/>
    <w:rsid w:val="00A9064D"/>
    <w:rsid w:val="00A91B98"/>
    <w:rsid w:val="00A96089"/>
    <w:rsid w:val="00A974B9"/>
    <w:rsid w:val="00A97727"/>
    <w:rsid w:val="00AA0806"/>
    <w:rsid w:val="00AA60FC"/>
    <w:rsid w:val="00AB0F64"/>
    <w:rsid w:val="00AB6B25"/>
    <w:rsid w:val="00AC28AC"/>
    <w:rsid w:val="00AC3CE6"/>
    <w:rsid w:val="00AC3D56"/>
    <w:rsid w:val="00AC4AE0"/>
    <w:rsid w:val="00AC5B13"/>
    <w:rsid w:val="00AC6220"/>
    <w:rsid w:val="00AD37AB"/>
    <w:rsid w:val="00AD3E51"/>
    <w:rsid w:val="00AD4568"/>
    <w:rsid w:val="00AD627A"/>
    <w:rsid w:val="00AD69FD"/>
    <w:rsid w:val="00AE0BD9"/>
    <w:rsid w:val="00AE2A6C"/>
    <w:rsid w:val="00AE3642"/>
    <w:rsid w:val="00AE3E41"/>
    <w:rsid w:val="00AF5C25"/>
    <w:rsid w:val="00AF7F0A"/>
    <w:rsid w:val="00B01DC2"/>
    <w:rsid w:val="00B03CE5"/>
    <w:rsid w:val="00B04A62"/>
    <w:rsid w:val="00B058BD"/>
    <w:rsid w:val="00B1090D"/>
    <w:rsid w:val="00B113F1"/>
    <w:rsid w:val="00B11F95"/>
    <w:rsid w:val="00B1221D"/>
    <w:rsid w:val="00B36410"/>
    <w:rsid w:val="00B36657"/>
    <w:rsid w:val="00B3766C"/>
    <w:rsid w:val="00B41FB0"/>
    <w:rsid w:val="00B45A1C"/>
    <w:rsid w:val="00B45F44"/>
    <w:rsid w:val="00B479BE"/>
    <w:rsid w:val="00B502F0"/>
    <w:rsid w:val="00B50B8C"/>
    <w:rsid w:val="00B51FE7"/>
    <w:rsid w:val="00B53D60"/>
    <w:rsid w:val="00B55B05"/>
    <w:rsid w:val="00B57B78"/>
    <w:rsid w:val="00B646E6"/>
    <w:rsid w:val="00B65457"/>
    <w:rsid w:val="00B66228"/>
    <w:rsid w:val="00B70574"/>
    <w:rsid w:val="00B7320C"/>
    <w:rsid w:val="00B7582D"/>
    <w:rsid w:val="00B801EE"/>
    <w:rsid w:val="00B86A60"/>
    <w:rsid w:val="00B87AAC"/>
    <w:rsid w:val="00B928FC"/>
    <w:rsid w:val="00B93468"/>
    <w:rsid w:val="00B94796"/>
    <w:rsid w:val="00B95022"/>
    <w:rsid w:val="00B95F52"/>
    <w:rsid w:val="00BA3D37"/>
    <w:rsid w:val="00BA4C84"/>
    <w:rsid w:val="00BA5DFA"/>
    <w:rsid w:val="00BB15B5"/>
    <w:rsid w:val="00BB2BEA"/>
    <w:rsid w:val="00BB3155"/>
    <w:rsid w:val="00BC0B5A"/>
    <w:rsid w:val="00BC3808"/>
    <w:rsid w:val="00BC5EF4"/>
    <w:rsid w:val="00BC6C0B"/>
    <w:rsid w:val="00BD11E0"/>
    <w:rsid w:val="00BD2C5B"/>
    <w:rsid w:val="00BE11A2"/>
    <w:rsid w:val="00BE4122"/>
    <w:rsid w:val="00BE6772"/>
    <w:rsid w:val="00BF5CF6"/>
    <w:rsid w:val="00C10352"/>
    <w:rsid w:val="00C111D5"/>
    <w:rsid w:val="00C160E3"/>
    <w:rsid w:val="00C20279"/>
    <w:rsid w:val="00C21F93"/>
    <w:rsid w:val="00C236DA"/>
    <w:rsid w:val="00C25922"/>
    <w:rsid w:val="00C26C72"/>
    <w:rsid w:val="00C3187C"/>
    <w:rsid w:val="00C36E27"/>
    <w:rsid w:val="00C43A85"/>
    <w:rsid w:val="00C445BE"/>
    <w:rsid w:val="00C46F7D"/>
    <w:rsid w:val="00C51053"/>
    <w:rsid w:val="00C536E5"/>
    <w:rsid w:val="00C54554"/>
    <w:rsid w:val="00C546F9"/>
    <w:rsid w:val="00C649B3"/>
    <w:rsid w:val="00C7053F"/>
    <w:rsid w:val="00C754E1"/>
    <w:rsid w:val="00C758F3"/>
    <w:rsid w:val="00C82C30"/>
    <w:rsid w:val="00C82E2D"/>
    <w:rsid w:val="00C8438D"/>
    <w:rsid w:val="00C85C31"/>
    <w:rsid w:val="00C912D8"/>
    <w:rsid w:val="00C94D82"/>
    <w:rsid w:val="00C9517E"/>
    <w:rsid w:val="00CA0F92"/>
    <w:rsid w:val="00CA1310"/>
    <w:rsid w:val="00CA55A4"/>
    <w:rsid w:val="00CA7715"/>
    <w:rsid w:val="00CB02B8"/>
    <w:rsid w:val="00CB19AF"/>
    <w:rsid w:val="00CB4B8D"/>
    <w:rsid w:val="00CB5302"/>
    <w:rsid w:val="00CB5ADA"/>
    <w:rsid w:val="00CC2EC1"/>
    <w:rsid w:val="00CC3A6C"/>
    <w:rsid w:val="00CC6167"/>
    <w:rsid w:val="00CE19D9"/>
    <w:rsid w:val="00CE710E"/>
    <w:rsid w:val="00CE7F73"/>
    <w:rsid w:val="00CF0C5A"/>
    <w:rsid w:val="00CF22BC"/>
    <w:rsid w:val="00D10986"/>
    <w:rsid w:val="00D11DDE"/>
    <w:rsid w:val="00D12176"/>
    <w:rsid w:val="00D15760"/>
    <w:rsid w:val="00D1772B"/>
    <w:rsid w:val="00D23095"/>
    <w:rsid w:val="00D351EB"/>
    <w:rsid w:val="00D44147"/>
    <w:rsid w:val="00D50209"/>
    <w:rsid w:val="00D5187A"/>
    <w:rsid w:val="00D56935"/>
    <w:rsid w:val="00D579F1"/>
    <w:rsid w:val="00D57D36"/>
    <w:rsid w:val="00D60A0A"/>
    <w:rsid w:val="00D60B04"/>
    <w:rsid w:val="00D60DF3"/>
    <w:rsid w:val="00D66F9B"/>
    <w:rsid w:val="00D715F7"/>
    <w:rsid w:val="00D73BB3"/>
    <w:rsid w:val="00D758C6"/>
    <w:rsid w:val="00D7604D"/>
    <w:rsid w:val="00D81108"/>
    <w:rsid w:val="00D90876"/>
    <w:rsid w:val="00D93E92"/>
    <w:rsid w:val="00D95245"/>
    <w:rsid w:val="00DA1074"/>
    <w:rsid w:val="00DA470C"/>
    <w:rsid w:val="00DB15FD"/>
    <w:rsid w:val="00DB46B8"/>
    <w:rsid w:val="00DB4FEB"/>
    <w:rsid w:val="00DB6AAD"/>
    <w:rsid w:val="00DC7ABC"/>
    <w:rsid w:val="00DD130E"/>
    <w:rsid w:val="00DD18E5"/>
    <w:rsid w:val="00DD553F"/>
    <w:rsid w:val="00DD5946"/>
    <w:rsid w:val="00DD6480"/>
    <w:rsid w:val="00DD78E0"/>
    <w:rsid w:val="00DE52D8"/>
    <w:rsid w:val="00DF2DDE"/>
    <w:rsid w:val="00DF3C9E"/>
    <w:rsid w:val="00DF555F"/>
    <w:rsid w:val="00DF5593"/>
    <w:rsid w:val="00DF5FAF"/>
    <w:rsid w:val="00DF62E1"/>
    <w:rsid w:val="00E06F32"/>
    <w:rsid w:val="00E130CB"/>
    <w:rsid w:val="00E257FD"/>
    <w:rsid w:val="00E265C8"/>
    <w:rsid w:val="00E30223"/>
    <w:rsid w:val="00E32274"/>
    <w:rsid w:val="00E44F01"/>
    <w:rsid w:val="00E46C00"/>
    <w:rsid w:val="00E50BA3"/>
    <w:rsid w:val="00E50DF6"/>
    <w:rsid w:val="00E516AC"/>
    <w:rsid w:val="00E52D49"/>
    <w:rsid w:val="00E532D0"/>
    <w:rsid w:val="00E54AB6"/>
    <w:rsid w:val="00E556E4"/>
    <w:rsid w:val="00E57596"/>
    <w:rsid w:val="00E660F5"/>
    <w:rsid w:val="00E70D49"/>
    <w:rsid w:val="00E710A5"/>
    <w:rsid w:val="00E72EA4"/>
    <w:rsid w:val="00E75B29"/>
    <w:rsid w:val="00E83EAC"/>
    <w:rsid w:val="00E85223"/>
    <w:rsid w:val="00E853F5"/>
    <w:rsid w:val="00E87311"/>
    <w:rsid w:val="00E97402"/>
    <w:rsid w:val="00E97F20"/>
    <w:rsid w:val="00EA30B7"/>
    <w:rsid w:val="00EA4095"/>
    <w:rsid w:val="00EB5277"/>
    <w:rsid w:val="00EC214B"/>
    <w:rsid w:val="00ED5484"/>
    <w:rsid w:val="00EE0F04"/>
    <w:rsid w:val="00EE4BCB"/>
    <w:rsid w:val="00EE5C2C"/>
    <w:rsid w:val="00EE5CD5"/>
    <w:rsid w:val="00EE61A8"/>
    <w:rsid w:val="00EE67E4"/>
    <w:rsid w:val="00EE6F43"/>
    <w:rsid w:val="00EE712F"/>
    <w:rsid w:val="00EF20AC"/>
    <w:rsid w:val="00EF35BF"/>
    <w:rsid w:val="00EF5E38"/>
    <w:rsid w:val="00EF6B9D"/>
    <w:rsid w:val="00F02D4C"/>
    <w:rsid w:val="00F04941"/>
    <w:rsid w:val="00F06576"/>
    <w:rsid w:val="00F15F92"/>
    <w:rsid w:val="00F25FF3"/>
    <w:rsid w:val="00F313E6"/>
    <w:rsid w:val="00F31DF7"/>
    <w:rsid w:val="00F31E46"/>
    <w:rsid w:val="00F32CB6"/>
    <w:rsid w:val="00F354AD"/>
    <w:rsid w:val="00F36A4B"/>
    <w:rsid w:val="00F40E41"/>
    <w:rsid w:val="00F41DD3"/>
    <w:rsid w:val="00F45D9A"/>
    <w:rsid w:val="00F52DB7"/>
    <w:rsid w:val="00F64AF5"/>
    <w:rsid w:val="00F65266"/>
    <w:rsid w:val="00F677FC"/>
    <w:rsid w:val="00F703DC"/>
    <w:rsid w:val="00F73C61"/>
    <w:rsid w:val="00F73C66"/>
    <w:rsid w:val="00F74DCD"/>
    <w:rsid w:val="00F77369"/>
    <w:rsid w:val="00F779BF"/>
    <w:rsid w:val="00F912F7"/>
    <w:rsid w:val="00F91E23"/>
    <w:rsid w:val="00F9473E"/>
    <w:rsid w:val="00FA727F"/>
    <w:rsid w:val="00FB3F74"/>
    <w:rsid w:val="00FB693E"/>
    <w:rsid w:val="00FB7BA8"/>
    <w:rsid w:val="00FD4E4A"/>
    <w:rsid w:val="00FD6DC2"/>
    <w:rsid w:val="00FE0CC9"/>
    <w:rsid w:val="00FE2939"/>
    <w:rsid w:val="00FE5E30"/>
    <w:rsid w:val="00FF0388"/>
    <w:rsid w:val="00FF185C"/>
    <w:rsid w:val="00FF6222"/>
    <w:rsid w:val="00FF6F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4997F8"/>
  <w15:docId w15:val="{912BAE46-290E-4C24-8622-FEA6E2905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1BE"/>
    <w:pPr>
      <w:autoSpaceDE w:val="0"/>
      <w:autoSpaceDN w:val="0"/>
    </w:pPr>
    <w:rPr>
      <w:lang w:val="en-US"/>
    </w:rPr>
  </w:style>
  <w:style w:type="paragraph" w:styleId="Heading1">
    <w:name w:val="heading 1"/>
    <w:basedOn w:val="Normal"/>
    <w:next w:val="Normal"/>
    <w:uiPriority w:val="9"/>
    <w:qFormat/>
    <w:rsid w:val="004341BE"/>
    <w:pPr>
      <w:keepNext/>
      <w:numPr>
        <w:numId w:val="1"/>
      </w:numPr>
      <w:spacing w:before="240" w:after="80"/>
      <w:jc w:val="center"/>
      <w:outlineLvl w:val="0"/>
    </w:pPr>
    <w:rPr>
      <w:smallCaps/>
      <w:kern w:val="28"/>
    </w:rPr>
  </w:style>
  <w:style w:type="paragraph" w:styleId="Heading2">
    <w:name w:val="heading 2"/>
    <w:basedOn w:val="Normal"/>
    <w:next w:val="Normal"/>
    <w:uiPriority w:val="9"/>
    <w:qFormat/>
    <w:rsid w:val="004341BE"/>
    <w:pPr>
      <w:keepNext/>
      <w:numPr>
        <w:ilvl w:val="1"/>
        <w:numId w:val="1"/>
      </w:numPr>
      <w:spacing w:before="120" w:after="60"/>
      <w:outlineLvl w:val="1"/>
    </w:pPr>
    <w:rPr>
      <w:i/>
      <w:iCs/>
    </w:rPr>
  </w:style>
  <w:style w:type="paragraph" w:styleId="Heading3">
    <w:name w:val="heading 3"/>
    <w:basedOn w:val="Normal"/>
    <w:next w:val="Normal"/>
    <w:uiPriority w:val="9"/>
    <w:qFormat/>
    <w:rsid w:val="004341BE"/>
    <w:pPr>
      <w:keepNext/>
      <w:numPr>
        <w:ilvl w:val="2"/>
        <w:numId w:val="1"/>
      </w:numPr>
      <w:outlineLvl w:val="2"/>
    </w:pPr>
    <w:rPr>
      <w:i/>
      <w:iCs/>
    </w:rPr>
  </w:style>
  <w:style w:type="paragraph" w:styleId="Heading4">
    <w:name w:val="heading 4"/>
    <w:basedOn w:val="Normal"/>
    <w:next w:val="Normal"/>
    <w:uiPriority w:val="9"/>
    <w:qFormat/>
    <w:rsid w:val="004341BE"/>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4341BE"/>
    <w:pPr>
      <w:numPr>
        <w:ilvl w:val="4"/>
        <w:numId w:val="1"/>
      </w:numPr>
      <w:spacing w:before="240" w:after="60"/>
      <w:outlineLvl w:val="4"/>
    </w:pPr>
    <w:rPr>
      <w:sz w:val="18"/>
      <w:szCs w:val="18"/>
    </w:rPr>
  </w:style>
  <w:style w:type="paragraph" w:styleId="Heading6">
    <w:name w:val="heading 6"/>
    <w:basedOn w:val="Normal"/>
    <w:next w:val="Normal"/>
    <w:uiPriority w:val="9"/>
    <w:qFormat/>
    <w:rsid w:val="004341BE"/>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4341BE"/>
    <w:pPr>
      <w:numPr>
        <w:ilvl w:val="6"/>
        <w:numId w:val="1"/>
      </w:numPr>
      <w:spacing w:before="240" w:after="60"/>
      <w:outlineLvl w:val="6"/>
    </w:pPr>
    <w:rPr>
      <w:sz w:val="16"/>
      <w:szCs w:val="16"/>
    </w:rPr>
  </w:style>
  <w:style w:type="paragraph" w:styleId="Heading8">
    <w:name w:val="heading 8"/>
    <w:basedOn w:val="Normal"/>
    <w:next w:val="Normal"/>
    <w:uiPriority w:val="9"/>
    <w:qFormat/>
    <w:rsid w:val="004341BE"/>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4341BE"/>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4341BE"/>
    <w:pPr>
      <w:spacing w:before="20"/>
      <w:ind w:firstLine="202"/>
      <w:jc w:val="both"/>
    </w:pPr>
    <w:rPr>
      <w:b/>
      <w:bCs/>
      <w:sz w:val="18"/>
      <w:szCs w:val="18"/>
    </w:rPr>
  </w:style>
  <w:style w:type="paragraph" w:customStyle="1" w:styleId="Authors">
    <w:name w:val="Authors"/>
    <w:basedOn w:val="Normal"/>
    <w:next w:val="Normal"/>
    <w:rsid w:val="004341BE"/>
    <w:pPr>
      <w:framePr w:w="9072" w:hSpace="187" w:vSpace="187" w:wrap="notBeside" w:vAnchor="text" w:hAnchor="page" w:xAlign="center" w:y="1"/>
      <w:spacing w:after="320"/>
      <w:jc w:val="center"/>
    </w:pPr>
    <w:rPr>
      <w:sz w:val="22"/>
      <w:szCs w:val="22"/>
    </w:rPr>
  </w:style>
  <w:style w:type="character" w:customStyle="1" w:styleId="MemberType">
    <w:name w:val="MemberType"/>
    <w:rsid w:val="004341BE"/>
    <w:rPr>
      <w:rFonts w:ascii="Times New Roman" w:hAnsi="Times New Roman" w:cs="Times New Roman"/>
      <w:i/>
      <w:iCs/>
      <w:sz w:val="22"/>
      <w:szCs w:val="22"/>
    </w:rPr>
  </w:style>
  <w:style w:type="paragraph" w:styleId="Title">
    <w:name w:val="Title"/>
    <w:basedOn w:val="Normal"/>
    <w:next w:val="Normal"/>
    <w:qFormat/>
    <w:rsid w:val="004341BE"/>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4341BE"/>
    <w:pPr>
      <w:ind w:firstLine="202"/>
      <w:jc w:val="both"/>
    </w:pPr>
    <w:rPr>
      <w:sz w:val="16"/>
      <w:szCs w:val="16"/>
    </w:rPr>
  </w:style>
  <w:style w:type="paragraph" w:customStyle="1" w:styleId="References">
    <w:name w:val="References"/>
    <w:basedOn w:val="Normal"/>
    <w:rsid w:val="004341BE"/>
    <w:pPr>
      <w:numPr>
        <w:numId w:val="12"/>
      </w:numPr>
      <w:jc w:val="both"/>
    </w:pPr>
    <w:rPr>
      <w:sz w:val="16"/>
      <w:szCs w:val="16"/>
    </w:rPr>
  </w:style>
  <w:style w:type="paragraph" w:customStyle="1" w:styleId="IndexTerms">
    <w:name w:val="IndexTerms"/>
    <w:basedOn w:val="Normal"/>
    <w:next w:val="Normal"/>
    <w:rsid w:val="004341BE"/>
    <w:pPr>
      <w:ind w:firstLine="202"/>
      <w:jc w:val="both"/>
    </w:pPr>
    <w:rPr>
      <w:b/>
      <w:bCs/>
      <w:sz w:val="18"/>
      <w:szCs w:val="18"/>
    </w:rPr>
  </w:style>
  <w:style w:type="character" w:styleId="FootnoteReference">
    <w:name w:val="footnote reference"/>
    <w:semiHidden/>
    <w:rsid w:val="004341BE"/>
    <w:rPr>
      <w:vertAlign w:val="superscript"/>
    </w:rPr>
  </w:style>
  <w:style w:type="paragraph" w:styleId="Footer">
    <w:name w:val="footer"/>
    <w:basedOn w:val="Normal"/>
    <w:rsid w:val="004341BE"/>
    <w:pPr>
      <w:tabs>
        <w:tab w:val="center" w:pos="4320"/>
        <w:tab w:val="right" w:pos="8640"/>
      </w:tabs>
    </w:pPr>
  </w:style>
  <w:style w:type="paragraph" w:customStyle="1" w:styleId="Text">
    <w:name w:val="Text"/>
    <w:basedOn w:val="Normal"/>
    <w:rsid w:val="004341BE"/>
    <w:pPr>
      <w:widowControl w:val="0"/>
      <w:spacing w:line="252" w:lineRule="auto"/>
      <w:ind w:firstLine="202"/>
      <w:jc w:val="both"/>
    </w:pPr>
  </w:style>
  <w:style w:type="paragraph" w:customStyle="1" w:styleId="FigureCaption">
    <w:name w:val="Figure Caption"/>
    <w:basedOn w:val="Normal"/>
    <w:rsid w:val="004341BE"/>
    <w:pPr>
      <w:jc w:val="both"/>
    </w:pPr>
    <w:rPr>
      <w:sz w:val="16"/>
      <w:szCs w:val="16"/>
    </w:rPr>
  </w:style>
  <w:style w:type="paragraph" w:customStyle="1" w:styleId="TableTitle">
    <w:name w:val="Table Title"/>
    <w:basedOn w:val="Normal"/>
    <w:rsid w:val="004341BE"/>
    <w:pPr>
      <w:jc w:val="center"/>
    </w:pPr>
    <w:rPr>
      <w:smallCaps/>
      <w:sz w:val="16"/>
      <w:szCs w:val="16"/>
    </w:rPr>
  </w:style>
  <w:style w:type="paragraph" w:customStyle="1" w:styleId="ReferenceHead">
    <w:name w:val="Reference Head"/>
    <w:basedOn w:val="Heading1"/>
    <w:link w:val="ReferenceHeadChar"/>
    <w:rsid w:val="004341BE"/>
    <w:pPr>
      <w:numPr>
        <w:numId w:val="0"/>
      </w:numPr>
    </w:pPr>
  </w:style>
  <w:style w:type="paragraph" w:styleId="Header">
    <w:name w:val="header"/>
    <w:basedOn w:val="Normal"/>
    <w:link w:val="HeaderChar"/>
    <w:uiPriority w:val="99"/>
    <w:rsid w:val="004341BE"/>
    <w:pPr>
      <w:tabs>
        <w:tab w:val="center" w:pos="4320"/>
        <w:tab w:val="right" w:pos="8640"/>
      </w:tabs>
    </w:pPr>
  </w:style>
  <w:style w:type="paragraph" w:customStyle="1" w:styleId="Equation">
    <w:name w:val="Equation"/>
    <w:basedOn w:val="Normal"/>
    <w:next w:val="Normal"/>
    <w:rsid w:val="004341BE"/>
    <w:pPr>
      <w:widowControl w:val="0"/>
      <w:tabs>
        <w:tab w:val="right" w:pos="5040"/>
      </w:tabs>
      <w:spacing w:line="252" w:lineRule="auto"/>
      <w:jc w:val="both"/>
    </w:pPr>
  </w:style>
  <w:style w:type="character" w:styleId="Hyperlink">
    <w:name w:val="Hyperlink"/>
    <w:rsid w:val="004341BE"/>
    <w:rPr>
      <w:color w:val="0000FF"/>
      <w:u w:val="single"/>
    </w:rPr>
  </w:style>
  <w:style w:type="character" w:styleId="FollowedHyperlink">
    <w:name w:val="FollowedHyperlink"/>
    <w:rsid w:val="004341BE"/>
    <w:rPr>
      <w:color w:val="800080"/>
      <w:u w:val="single"/>
    </w:rPr>
  </w:style>
  <w:style w:type="paragraph" w:styleId="BodyTextIndent">
    <w:name w:val="Body Text Indent"/>
    <w:basedOn w:val="Normal"/>
    <w:rsid w:val="004341BE"/>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Default">
    <w:name w:val="Default"/>
    <w:rsid w:val="00AD37AB"/>
    <w:pPr>
      <w:autoSpaceDE w:val="0"/>
      <w:autoSpaceDN w:val="0"/>
      <w:adjustRightInd w:val="0"/>
    </w:pPr>
    <w:rPr>
      <w:color w:val="000000"/>
      <w:sz w:val="24"/>
      <w:szCs w:val="24"/>
      <w:lang w:val="en-US"/>
    </w:rPr>
  </w:style>
  <w:style w:type="character" w:customStyle="1" w:styleId="ReferenceHeadChar">
    <w:name w:val="Reference Head Char"/>
    <w:link w:val="ReferenceHead"/>
    <w:rsid w:val="003B69F2"/>
    <w:rPr>
      <w:smallCaps/>
      <w:kern w:val="28"/>
    </w:rPr>
  </w:style>
  <w:style w:type="character" w:customStyle="1" w:styleId="HeaderChar">
    <w:name w:val="Header Char"/>
    <w:link w:val="Header"/>
    <w:uiPriority w:val="99"/>
    <w:rsid w:val="00EF5E38"/>
    <w:rPr>
      <w:lang w:val="en-US" w:eastAsia="en-US"/>
    </w:rPr>
  </w:style>
  <w:style w:type="character" w:customStyle="1" w:styleId="FootnoteTextChar">
    <w:name w:val="Footnote Text Char"/>
    <w:link w:val="FootnoteText"/>
    <w:semiHidden/>
    <w:rsid w:val="00AD3E51"/>
    <w:rPr>
      <w:sz w:val="16"/>
      <w:szCs w:val="16"/>
      <w:lang w:val="en-US" w:eastAsia="en-US"/>
    </w:rPr>
  </w:style>
  <w:style w:type="character" w:customStyle="1" w:styleId="UnresolvedMention1">
    <w:name w:val="Unresolved Mention1"/>
    <w:uiPriority w:val="99"/>
    <w:semiHidden/>
    <w:unhideWhenUsed/>
    <w:rsid w:val="00D95245"/>
    <w:rPr>
      <w:color w:val="605E5C"/>
      <w:shd w:val="clear" w:color="auto" w:fill="E1DFDD"/>
    </w:rPr>
  </w:style>
  <w:style w:type="table" w:styleId="TableGrid">
    <w:name w:val="Table Grid"/>
    <w:basedOn w:val="TableNormal"/>
    <w:rsid w:val="00EE4B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4BE3"/>
    <w:pPr>
      <w:autoSpaceDE/>
      <w:autoSpaceDN/>
      <w:spacing w:after="160" w:line="259"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semiHidden/>
    <w:unhideWhenUsed/>
    <w:rsid w:val="00AE0BD9"/>
    <w:rPr>
      <w:rFonts w:ascii="Tahoma" w:hAnsi="Tahoma" w:cs="Tahoma"/>
      <w:sz w:val="16"/>
      <w:szCs w:val="16"/>
    </w:rPr>
  </w:style>
  <w:style w:type="character" w:customStyle="1" w:styleId="BalloonTextChar">
    <w:name w:val="Balloon Text Char"/>
    <w:basedOn w:val="DefaultParagraphFont"/>
    <w:link w:val="BalloonText"/>
    <w:semiHidden/>
    <w:rsid w:val="00AE0BD9"/>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163374">
      <w:bodyDiv w:val="1"/>
      <w:marLeft w:val="0"/>
      <w:marRight w:val="0"/>
      <w:marTop w:val="0"/>
      <w:marBottom w:val="0"/>
      <w:divBdr>
        <w:top w:val="none" w:sz="0" w:space="0" w:color="auto"/>
        <w:left w:val="none" w:sz="0" w:space="0" w:color="auto"/>
        <w:bottom w:val="none" w:sz="0" w:space="0" w:color="auto"/>
        <w:right w:val="none" w:sz="0" w:space="0" w:color="auto"/>
      </w:divBdr>
    </w:div>
    <w:div w:id="210308345">
      <w:bodyDiv w:val="1"/>
      <w:marLeft w:val="0"/>
      <w:marRight w:val="0"/>
      <w:marTop w:val="0"/>
      <w:marBottom w:val="0"/>
      <w:divBdr>
        <w:top w:val="none" w:sz="0" w:space="0" w:color="auto"/>
        <w:left w:val="none" w:sz="0" w:space="0" w:color="auto"/>
        <w:bottom w:val="none" w:sz="0" w:space="0" w:color="auto"/>
        <w:right w:val="none" w:sz="0" w:space="0" w:color="auto"/>
      </w:divBdr>
    </w:div>
    <w:div w:id="407002309">
      <w:bodyDiv w:val="1"/>
      <w:marLeft w:val="0"/>
      <w:marRight w:val="0"/>
      <w:marTop w:val="0"/>
      <w:marBottom w:val="0"/>
      <w:divBdr>
        <w:top w:val="none" w:sz="0" w:space="0" w:color="auto"/>
        <w:left w:val="none" w:sz="0" w:space="0" w:color="auto"/>
        <w:bottom w:val="none" w:sz="0" w:space="0" w:color="auto"/>
        <w:right w:val="none" w:sz="0" w:space="0" w:color="auto"/>
      </w:divBdr>
    </w:div>
    <w:div w:id="677732164">
      <w:bodyDiv w:val="1"/>
      <w:marLeft w:val="0"/>
      <w:marRight w:val="0"/>
      <w:marTop w:val="0"/>
      <w:marBottom w:val="0"/>
      <w:divBdr>
        <w:top w:val="none" w:sz="0" w:space="0" w:color="auto"/>
        <w:left w:val="none" w:sz="0" w:space="0" w:color="auto"/>
        <w:bottom w:val="none" w:sz="0" w:space="0" w:color="auto"/>
        <w:right w:val="none" w:sz="0" w:space="0" w:color="auto"/>
      </w:divBdr>
    </w:div>
    <w:div w:id="873494269">
      <w:bodyDiv w:val="1"/>
      <w:marLeft w:val="0"/>
      <w:marRight w:val="0"/>
      <w:marTop w:val="0"/>
      <w:marBottom w:val="0"/>
      <w:divBdr>
        <w:top w:val="none" w:sz="0" w:space="0" w:color="auto"/>
        <w:left w:val="none" w:sz="0" w:space="0" w:color="auto"/>
        <w:bottom w:val="none" w:sz="0" w:space="0" w:color="auto"/>
        <w:right w:val="none" w:sz="0" w:space="0" w:color="auto"/>
      </w:divBdr>
    </w:div>
    <w:div w:id="926429287">
      <w:bodyDiv w:val="1"/>
      <w:marLeft w:val="0"/>
      <w:marRight w:val="0"/>
      <w:marTop w:val="0"/>
      <w:marBottom w:val="0"/>
      <w:divBdr>
        <w:top w:val="none" w:sz="0" w:space="0" w:color="auto"/>
        <w:left w:val="none" w:sz="0" w:space="0" w:color="auto"/>
        <w:bottom w:val="none" w:sz="0" w:space="0" w:color="auto"/>
        <w:right w:val="none" w:sz="0" w:space="0" w:color="auto"/>
      </w:divBdr>
    </w:div>
    <w:div w:id="932133055">
      <w:bodyDiv w:val="1"/>
      <w:marLeft w:val="0"/>
      <w:marRight w:val="0"/>
      <w:marTop w:val="0"/>
      <w:marBottom w:val="0"/>
      <w:divBdr>
        <w:top w:val="none" w:sz="0" w:space="0" w:color="auto"/>
        <w:left w:val="none" w:sz="0" w:space="0" w:color="auto"/>
        <w:bottom w:val="none" w:sz="0" w:space="0" w:color="auto"/>
        <w:right w:val="none" w:sz="0" w:space="0" w:color="auto"/>
      </w:divBdr>
    </w:div>
    <w:div w:id="1227372490">
      <w:bodyDiv w:val="1"/>
      <w:marLeft w:val="0"/>
      <w:marRight w:val="0"/>
      <w:marTop w:val="0"/>
      <w:marBottom w:val="0"/>
      <w:divBdr>
        <w:top w:val="none" w:sz="0" w:space="0" w:color="auto"/>
        <w:left w:val="none" w:sz="0" w:space="0" w:color="auto"/>
        <w:bottom w:val="none" w:sz="0" w:space="0" w:color="auto"/>
        <w:right w:val="none" w:sz="0" w:space="0" w:color="auto"/>
      </w:divBdr>
    </w:div>
    <w:div w:id="1307851817">
      <w:bodyDiv w:val="1"/>
      <w:marLeft w:val="0"/>
      <w:marRight w:val="0"/>
      <w:marTop w:val="0"/>
      <w:marBottom w:val="0"/>
      <w:divBdr>
        <w:top w:val="none" w:sz="0" w:space="0" w:color="auto"/>
        <w:left w:val="none" w:sz="0" w:space="0" w:color="auto"/>
        <w:bottom w:val="none" w:sz="0" w:space="0" w:color="auto"/>
        <w:right w:val="none" w:sz="0" w:space="0" w:color="auto"/>
      </w:divBdr>
    </w:div>
    <w:div w:id="1441294086">
      <w:bodyDiv w:val="1"/>
      <w:marLeft w:val="0"/>
      <w:marRight w:val="0"/>
      <w:marTop w:val="0"/>
      <w:marBottom w:val="0"/>
      <w:divBdr>
        <w:top w:val="none" w:sz="0" w:space="0" w:color="auto"/>
        <w:left w:val="none" w:sz="0" w:space="0" w:color="auto"/>
        <w:bottom w:val="none" w:sz="0" w:space="0" w:color="auto"/>
        <w:right w:val="none" w:sz="0" w:space="0" w:color="auto"/>
      </w:divBdr>
    </w:div>
    <w:div w:id="1787312927">
      <w:bodyDiv w:val="1"/>
      <w:marLeft w:val="0"/>
      <w:marRight w:val="0"/>
      <w:marTop w:val="0"/>
      <w:marBottom w:val="0"/>
      <w:divBdr>
        <w:top w:val="none" w:sz="0" w:space="0" w:color="auto"/>
        <w:left w:val="none" w:sz="0" w:space="0" w:color="auto"/>
        <w:bottom w:val="none" w:sz="0" w:space="0" w:color="auto"/>
        <w:right w:val="none" w:sz="0" w:space="0" w:color="auto"/>
      </w:divBdr>
    </w:div>
    <w:div w:id="21140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jpeg"/></Relationships>
</file>

<file path=word/_rels/header2.xml.rels><?xml version="1.0" encoding="UTF-8" standalone="yes"?>
<Relationships xmlns="http://schemas.openxmlformats.org/package/2006/relationships"><Relationship Id="rId3" Type="http://schemas.openxmlformats.org/officeDocument/2006/relationships/hyperlink" Target="https://ejournal.unsrat.ac.id/index.php/informatika" TargetMode="External"/><Relationship Id="rId2" Type="http://schemas.openxmlformats.org/officeDocument/2006/relationships/hyperlink" Target="http://u.lipi.go.id/1563896309" TargetMode="External"/><Relationship Id="rId1" Type="http://schemas.openxmlformats.org/officeDocument/2006/relationships/hyperlink" Target="http://u.lipi.go.id/13407839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5BF66E-0F34-4671-9F26-EE79052FC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8</Pages>
  <Words>49804</Words>
  <Characters>283885</Characters>
  <Application>Microsoft Office Word</Application>
  <DocSecurity>0</DocSecurity>
  <Lines>2365</Lines>
  <Paragraphs>666</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333023</CharactersWithSpaces>
  <SharedDoc>false</SharedDoc>
  <HLinks>
    <vt:vector size="48" baseType="variant">
      <vt:variant>
        <vt:i4>8126496</vt:i4>
      </vt:variant>
      <vt:variant>
        <vt:i4>18</vt:i4>
      </vt:variant>
      <vt:variant>
        <vt:i4>0</vt:i4>
      </vt:variant>
      <vt:variant>
        <vt:i4>5</vt:i4>
      </vt:variant>
      <vt:variant>
        <vt:lpwstr>http://www.amdahl.com/doc/products/bsg/intra/infra/html</vt:lpwstr>
      </vt:variant>
      <vt:variant>
        <vt:lpwstr/>
      </vt:variant>
      <vt:variant>
        <vt:i4>983107</vt:i4>
      </vt:variant>
      <vt:variant>
        <vt:i4>15</vt:i4>
      </vt:variant>
      <vt:variant>
        <vt:i4>0</vt:i4>
      </vt:variant>
      <vt:variant>
        <vt:i4>5</vt:i4>
      </vt:variant>
      <vt:variant>
        <vt:lpwstr>http://home.process.com/Intranets/wp2.htp</vt:lpwstr>
      </vt:variant>
      <vt:variant>
        <vt:lpwstr/>
      </vt:variant>
      <vt:variant>
        <vt:i4>1310813</vt:i4>
      </vt:variant>
      <vt:variant>
        <vt:i4>12</vt:i4>
      </vt:variant>
      <vt:variant>
        <vt:i4>0</vt:i4>
      </vt:variant>
      <vt:variant>
        <vt:i4>5</vt:i4>
      </vt:variant>
      <vt:variant>
        <vt:lpwstr>http://www.halcyon.com/pub/journals/21ps03-vidmar</vt:lpwstr>
      </vt:variant>
      <vt:variant>
        <vt:lpwstr/>
      </vt:variant>
      <vt:variant>
        <vt:i4>2687077</vt:i4>
      </vt:variant>
      <vt:variant>
        <vt:i4>9</vt:i4>
      </vt:variant>
      <vt:variant>
        <vt:i4>0</vt:i4>
      </vt:variant>
      <vt:variant>
        <vt:i4>5</vt:i4>
      </vt:variant>
      <vt:variant>
        <vt:lpwstr>http://www.atm.com/</vt:lpwstr>
      </vt:variant>
      <vt:variant>
        <vt:lpwstr/>
      </vt:variant>
      <vt:variant>
        <vt:i4>2490375</vt:i4>
      </vt:variant>
      <vt:variant>
        <vt:i4>6</vt:i4>
      </vt:variant>
      <vt:variant>
        <vt:i4>0</vt:i4>
      </vt:variant>
      <vt:variant>
        <vt:i4>5</vt:i4>
      </vt:variant>
      <vt:variant>
        <vt:lpwstr>mailto:HUMANIST@NYVM.ORG</vt:lpwstr>
      </vt:variant>
      <vt:variant>
        <vt:lpwstr/>
      </vt:variant>
      <vt:variant>
        <vt:i4>7405620</vt:i4>
      </vt:variant>
      <vt:variant>
        <vt:i4>12</vt:i4>
      </vt:variant>
      <vt:variant>
        <vt:i4>0</vt:i4>
      </vt:variant>
      <vt:variant>
        <vt:i4>5</vt:i4>
      </vt:variant>
      <vt:variant>
        <vt:lpwstr>https://ejournal.unsrat.ac.id/index.php/informatika</vt:lpwstr>
      </vt:variant>
      <vt:variant>
        <vt:lpwstr/>
      </vt:variant>
      <vt:variant>
        <vt:i4>7340083</vt:i4>
      </vt:variant>
      <vt:variant>
        <vt:i4>9</vt:i4>
      </vt:variant>
      <vt:variant>
        <vt:i4>0</vt:i4>
      </vt:variant>
      <vt:variant>
        <vt:i4>5</vt:i4>
      </vt:variant>
      <vt:variant>
        <vt:lpwstr>http://u.lipi.go.id/1563896309</vt:lpwstr>
      </vt:variant>
      <vt:variant>
        <vt:lpwstr/>
      </vt:variant>
      <vt:variant>
        <vt:i4>7667773</vt:i4>
      </vt:variant>
      <vt:variant>
        <vt:i4>6</vt:i4>
      </vt:variant>
      <vt:variant>
        <vt:i4>0</vt:i4>
      </vt:variant>
      <vt:variant>
        <vt:i4>5</vt:i4>
      </vt:variant>
      <vt:variant>
        <vt:lpwstr>http://u.lipi.go.id/134078396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anandop</cp:lastModifiedBy>
  <cp:revision>16</cp:revision>
  <cp:lastPrinted>2007-05-08T00:48:00Z</cp:lastPrinted>
  <dcterms:created xsi:type="dcterms:W3CDTF">2021-07-14T06:59:00Z</dcterms:created>
  <dcterms:modified xsi:type="dcterms:W3CDTF">2021-07-15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2cd32c-25ae-306f-bc27-e74204498e83</vt:lpwstr>
  </property>
  <property fmtid="{D5CDD505-2E9C-101B-9397-08002B2CF9AE}" pid="24" name="Mendeley Citation Style_1">
    <vt:lpwstr>http://www.zotero.org/styles/ieee</vt:lpwstr>
  </property>
</Properties>
</file>